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48631985" w:rsidR="00471A3D" w:rsidRDefault="009D1439">
      <w:pPr>
        <w:pStyle w:val="Heading1"/>
        <w:numPr>
          <w:ilvl w:val="0"/>
          <w:numId w:val="6"/>
        </w:numPr>
        <w:rPr>
          <w:ins w:id="3" w:author="Nick.Tolimieri" w:date="2022-09-09T14:57:00Z"/>
        </w:rPr>
        <w:pPrChange w:id="4" w:author="Nick.Tolimieri" w:date="2022-09-09T14:57:00Z">
          <w:pPr>
            <w:pStyle w:val="Heading1"/>
          </w:pPr>
        </w:pPrChange>
      </w:pPr>
      <w:bookmarkStart w:id="5" w:name="_wxxwabdve5uo" w:colFirst="0" w:colLast="0"/>
      <w:bookmarkEnd w:id="5"/>
      <w:del w:id="6" w:author="Nick.Tolimieri" w:date="2022-09-09T14:57:00Z">
        <w:r w:rsidDel="003C579D">
          <w:lastRenderedPageBreak/>
          <w:delText xml:space="preserve">1. </w:delText>
        </w:r>
      </w:del>
      <w:r w:rsidR="00EF0B3C">
        <w:t xml:space="preserve">Introduction </w:t>
      </w:r>
    </w:p>
    <w:p w14:paraId="79FB0409" w14:textId="4E597BB6" w:rsidR="003C579D" w:rsidDel="00465AF9" w:rsidRDefault="003C579D">
      <w:pPr>
        <w:rPr>
          <w:ins w:id="7" w:author="Nick.Tolimieri" w:date="2022-09-09T15:14:00Z"/>
          <w:del w:id="8" w:author="Nick.Tolimieri [2]" w:date="2022-09-12T10:03:00Z"/>
        </w:rPr>
        <w:pPrChange w:id="9" w:author="Nick.Tolimieri" w:date="2022-09-09T14:57:00Z">
          <w:pPr>
            <w:pStyle w:val="Heading1"/>
          </w:pPr>
        </w:pPrChange>
      </w:pPr>
      <w:ins w:id="10" w:author="Nick.Tolimieri" w:date="2022-09-09T14:57:00Z">
        <w:del w:id="11" w:author="Nick.Tolimieri [2]" w:date="2022-09-12T10:03:00Z">
          <w:r w:rsidRPr="003C579D" w:rsidDel="00465AF9">
            <w:delText>Krumhansl et al 2016</w:delText>
          </w:r>
        </w:del>
      </w:ins>
      <w:ins w:id="12" w:author="Nick.Tolimieri" w:date="2022-09-09T15:10:00Z">
        <w:del w:id="13" w:author="Nick.Tolimieri [2]" w:date="2022-09-12T10:03:00Z">
          <w:r w:rsidR="00361D1E" w:rsidDel="00465AF9">
            <w:delText>; Ling 2009</w:delText>
          </w:r>
        </w:del>
      </w:ins>
      <w:ins w:id="14" w:author="Nick.Tolimieri" w:date="2022-09-09T15:14:00Z">
        <w:del w:id="15" w:author="Nick.Tolimieri [2]" w:date="2022-09-12T10:03:00Z">
          <w:r w:rsidR="00361D1E" w:rsidDel="00465AF9">
            <w:delText>, Smale</w:delText>
          </w:r>
          <w:r w:rsidR="005A7C0A" w:rsidDel="00465AF9">
            <w:delText xml:space="preserve"> 2022</w:delText>
          </w:r>
        </w:del>
      </w:ins>
    </w:p>
    <w:p w14:paraId="69427F9D" w14:textId="260E8F2C" w:rsidR="005A7C0A" w:rsidDel="00465AF9" w:rsidRDefault="005A7C0A">
      <w:pPr>
        <w:rPr>
          <w:ins w:id="16" w:author="Nick.Tolimieri" w:date="2022-09-09T15:19:00Z"/>
          <w:del w:id="17" w:author="Nick.Tolimieri [2]" w:date="2022-09-12T10:03:00Z"/>
        </w:rPr>
        <w:pPrChange w:id="18" w:author="Nick.Tolimieri" w:date="2022-09-09T14:57:00Z">
          <w:pPr>
            <w:pStyle w:val="Heading1"/>
          </w:pPr>
        </w:pPrChange>
      </w:pPr>
      <w:ins w:id="19" w:author="Nick.Tolimieri" w:date="2022-09-09T15:20:00Z">
        <w:del w:id="20" w:author="Nick.Tolimieri [2]" w:date="2022-09-12T10:03:00Z">
          <w:r w:rsidDel="00465AF9">
            <w:delText>From Smale 202</w:delText>
          </w:r>
        </w:del>
        <w:del w:id="21" w:author="Nick.Tolimieri [2]" w:date="2022-09-12T08:40:00Z">
          <w:r w:rsidDel="00E643E3">
            <w:delText>2</w:delText>
          </w:r>
        </w:del>
      </w:ins>
    </w:p>
    <w:p w14:paraId="5EA28280" w14:textId="64863631" w:rsidR="005A7C0A" w:rsidDel="00465AF9" w:rsidRDefault="005A7C0A">
      <w:pPr>
        <w:pStyle w:val="ListParagraph"/>
        <w:numPr>
          <w:ilvl w:val="0"/>
          <w:numId w:val="7"/>
        </w:numPr>
        <w:rPr>
          <w:ins w:id="22" w:author="Nick.Tolimieri" w:date="2022-09-09T15:19:00Z"/>
          <w:del w:id="23" w:author="Nick.Tolimieri [2]" w:date="2022-09-12T10:03:00Z"/>
        </w:rPr>
        <w:pPrChange w:id="24" w:author="Nick.Tolimieri" w:date="2022-09-09T15:21:00Z">
          <w:pPr>
            <w:pStyle w:val="Heading1"/>
          </w:pPr>
        </w:pPrChange>
      </w:pPr>
      <w:ins w:id="25" w:author="Nick.Tolimieri" w:date="2022-09-09T15:20:00Z">
        <w:del w:id="26" w:author="Nick.Tolimieri [2]" w:date="2022-09-12T10:03:00Z">
          <w:r w:rsidDel="00465AF9">
            <w:delText>Tanaka et al 2012</w:delText>
          </w:r>
        </w:del>
      </w:ins>
      <w:ins w:id="27" w:author="Nick.Tolimieri" w:date="2022-09-09T15:21:00Z">
        <w:del w:id="28" w:author="Nick.Tolimieri [2]" w:date="2022-09-12T10:03:00Z">
          <w:r w:rsidDel="00465AF9">
            <w:delText>:</w:delText>
          </w:r>
        </w:del>
      </w:ins>
      <w:ins w:id="29" w:author="Nick.Tolimieri" w:date="2022-09-09T15:20:00Z">
        <w:del w:id="30" w:author="Nick.Tolimieri [2]" w:date="2022-09-12T10:03:00Z">
          <w:r w:rsidDel="00465AF9">
            <w:delText xml:space="preserve"> Warming = loss of Eklonia cav in Japan</w:delText>
          </w:r>
        </w:del>
      </w:ins>
    </w:p>
    <w:p w14:paraId="17F9D5E7" w14:textId="4836F7B6" w:rsidR="005A7C0A" w:rsidDel="00465AF9" w:rsidRDefault="005A7C0A">
      <w:pPr>
        <w:pStyle w:val="ListParagraph"/>
        <w:numPr>
          <w:ilvl w:val="0"/>
          <w:numId w:val="7"/>
        </w:numPr>
        <w:rPr>
          <w:ins w:id="31" w:author="Nick.Tolimieri" w:date="2022-09-09T15:24:00Z"/>
          <w:del w:id="32" w:author="Nick.Tolimieri [2]" w:date="2022-09-12T10:03:00Z"/>
        </w:rPr>
        <w:pPrChange w:id="33" w:author="Nick.Tolimieri" w:date="2022-09-09T15:21:00Z">
          <w:pPr>
            <w:pStyle w:val="Heading1"/>
          </w:pPr>
        </w:pPrChange>
      </w:pPr>
      <w:ins w:id="34" w:author="Nick.Tolimieri" w:date="2022-09-09T15:20:00Z">
        <w:del w:id="35" w:author="Nick.Tolimieri [2]" w:date="2022-09-12T10:03:00Z">
          <w:r w:rsidDel="00465AF9">
            <w:delText xml:space="preserve">Smale &amp; Wernberg 2013, Werberg et al 2016: </w:delText>
          </w:r>
        </w:del>
      </w:ins>
      <w:ins w:id="36" w:author="Nick.Tolimieri" w:date="2022-09-09T15:21:00Z">
        <w:del w:id="37" w:author="Nick.Tolimieri [2]" w:date="2022-09-12T10:03:00Z">
          <w:r w:rsidDel="00465AF9">
            <w:delText>loss of Ecklonia radiata and fucoid Scytothalia dorcarpa in Western Australia</w:delText>
          </w:r>
        </w:del>
      </w:ins>
    </w:p>
    <w:p w14:paraId="498C8A03" w14:textId="68211E16" w:rsidR="005A7C0A" w:rsidDel="00465AF9" w:rsidRDefault="005A7C0A">
      <w:pPr>
        <w:pStyle w:val="ListParagraph"/>
        <w:numPr>
          <w:ilvl w:val="0"/>
          <w:numId w:val="7"/>
        </w:numPr>
        <w:rPr>
          <w:ins w:id="38" w:author="Nick.Tolimieri" w:date="2022-09-09T15:26:00Z"/>
          <w:del w:id="39" w:author="Nick.Tolimieri [2]" w:date="2022-09-12T10:03:00Z"/>
        </w:rPr>
        <w:pPrChange w:id="40" w:author="Nick.Tolimieri" w:date="2022-09-09T15:21:00Z">
          <w:pPr>
            <w:pStyle w:val="Heading1"/>
          </w:pPr>
        </w:pPrChange>
      </w:pPr>
      <w:ins w:id="41" w:author="Nick.Tolimieri" w:date="2022-09-09T15:24:00Z">
        <w:del w:id="42" w:author="Nick.Tolimieri [2]" w:date="2022-09-12T10:03:00Z">
          <w:r w:rsidDel="00465AF9">
            <w:delText xml:space="preserve">Thomsen et al 2019. </w:delText>
          </w:r>
        </w:del>
      </w:ins>
      <w:ins w:id="43" w:author="Nick.Tolimieri" w:date="2022-09-09T15:25:00Z">
        <w:del w:id="44" w:author="Nick.Tolimieri [2]" w:date="2022-09-12T10:03:00Z">
          <w:r w:rsidDel="00465AF9">
            <w:delText>New Zealand. MHW -&gt; loss of Durvill</w:delText>
          </w:r>
        </w:del>
      </w:ins>
      <w:ins w:id="45" w:author="Nick.Tolimieri" w:date="2022-09-09T15:26:00Z">
        <w:del w:id="46" w:author="Nick.Tolimieri [2]" w:date="2022-09-12T10:03:00Z">
          <w:r w:rsidDel="00465AF9">
            <w:delText>a</w:delText>
          </w:r>
        </w:del>
      </w:ins>
      <w:ins w:id="47" w:author="Nick.Tolimieri" w:date="2022-09-09T15:25:00Z">
        <w:del w:id="48" w:author="Nick.Tolimieri [2]" w:date="2022-09-12T10:03:00Z">
          <w:r w:rsidDel="00465AF9">
            <w:delText xml:space="preserve">ea </w:delText>
          </w:r>
        </w:del>
      </w:ins>
      <w:ins w:id="49" w:author="Nick.Tolimieri" w:date="2022-09-09T15:26:00Z">
        <w:del w:id="50" w:author="Nick.Tolimieri [2]" w:date="2022-09-12T10:03:00Z">
          <w:r w:rsidDel="00465AF9">
            <w:delText>antarctica, replaced by invasive</w:delText>
          </w:r>
        </w:del>
      </w:ins>
    </w:p>
    <w:p w14:paraId="5EE502A1" w14:textId="167255BC" w:rsidR="00B77020" w:rsidRPr="003C579D" w:rsidDel="00465AF9" w:rsidRDefault="005A7C0A">
      <w:pPr>
        <w:pStyle w:val="ListParagraph"/>
        <w:numPr>
          <w:ilvl w:val="0"/>
          <w:numId w:val="7"/>
        </w:numPr>
        <w:rPr>
          <w:del w:id="51" w:author="Nick.Tolimieri [2]" w:date="2022-09-12T10:03:00Z"/>
          <w:rPrChange w:id="52" w:author="Nick.Tolimieri" w:date="2022-09-09T14:57:00Z">
            <w:rPr>
              <w:del w:id="53" w:author="Nick.Tolimieri [2]" w:date="2022-09-12T10:03:00Z"/>
              <w:shd w:val="clear" w:color="auto" w:fill="FFF2CC"/>
            </w:rPr>
          </w:rPrChange>
        </w:rPr>
        <w:pPrChange w:id="54" w:author="Nick.Tolimieri" w:date="2022-09-09T15:21:00Z">
          <w:pPr>
            <w:pStyle w:val="Heading1"/>
          </w:pPr>
        </w:pPrChange>
      </w:pPr>
      <w:ins w:id="55" w:author="Nick.Tolimieri" w:date="2022-09-09T15:27:00Z">
        <w:del w:id="56" w:author="Nick.Tolimieri [2]" w:date="2022-09-12T10:03:00Z">
          <w:r w:rsidDel="00465AF9">
            <w:delText>Wernberg 2013. MHW loss of kelp etc.</w:delText>
          </w:r>
        </w:del>
      </w:ins>
    </w:p>
    <w:p w14:paraId="56F3B5B6" w14:textId="6EDBC5E4" w:rsidR="00DC6699" w:rsidRDefault="00713E05">
      <w:pPr>
        <w:rPr>
          <w:ins w:id="57" w:author="Nick.Tolimieri [2]" w:date="2022-09-12T13:51:00Z"/>
        </w:rPr>
      </w:pPr>
      <w:bookmarkStart w:id="58" w:name="_gjdgxs" w:colFirst="0" w:colLast="0"/>
      <w:bookmarkEnd w:id="58"/>
      <w:ins w:id="59" w:author="Nick.Tolimieri [2]" w:date="2022-09-12T08:43:00Z">
        <w:r>
          <w:t>Kelps</w:t>
        </w:r>
      </w:ins>
      <w:ins w:id="60" w:author="Nick.Tolimieri [2]" w:date="2022-09-12T13:48:00Z">
        <w:r w:rsidR="00DD540F">
          <w:t xml:space="preserve"> fores</w:t>
        </w:r>
        <w:r w:rsidR="00DD540F" w:rsidRPr="00556BF1">
          <w:t>ts are</w:t>
        </w:r>
      </w:ins>
      <w:del w:id="61" w:author="Nick.Tolimieri [2]" w:date="2022-09-12T13:37:00Z">
        <w:r w:rsidR="00645DF5" w:rsidRPr="00A10F7E" w:rsidDel="00645DF5">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A10F7E" w:rsidDel="00645DF5">
          <w:fldChar w:fldCharType="separate"/>
        </w:r>
        <w:r w:rsidR="00645DF5" w:rsidRPr="00556BF1" w:rsidDel="00645DF5">
          <w:rPr>
            <w:noProof/>
          </w:rPr>
          <w:delText>(Teagle et al. 2017)</w:delText>
        </w:r>
        <w:r w:rsidR="00645DF5" w:rsidRPr="00A10F7E" w:rsidDel="00645DF5">
          <w:fldChar w:fldCharType="end"/>
        </w:r>
      </w:del>
      <w:ins w:id="62" w:author="Nick.Tolimieri [2]" w:date="2022-09-12T13:29:00Z">
        <w:r w:rsidR="00645DF5" w:rsidRPr="00556BF1">
          <w:t xml:space="preserve"> </w:t>
        </w:r>
      </w:ins>
      <w:ins w:id="63" w:author="Nick.Tolimieri [2]" w:date="2022-09-12T13:23:00Z">
        <w:r w:rsidR="008124B9" w:rsidRPr="00556BF1">
          <w:t>iconic</w:t>
        </w:r>
      </w:ins>
      <w:ins w:id="64" w:author="Nick.Tolimieri [2]" w:date="2022-09-12T13:39:00Z">
        <w:r w:rsidR="00645DF5" w:rsidRPr="00556BF1">
          <w:rPr>
            <w:rPrChange w:id="65" w:author="Nick.Tolimieri [2]" w:date="2022-09-12T13:49:00Z">
              <w:rPr>
                <w:highlight w:val="yellow"/>
              </w:rPr>
            </w:rPrChange>
          </w:rPr>
          <w:t xml:space="preserve"> </w:t>
        </w:r>
      </w:ins>
      <w:ins w:id="66" w:author="Nick.Tolimieri [2]" w:date="2022-09-12T13:23:00Z">
        <w:r w:rsidR="008124B9" w:rsidRPr="00556BF1">
          <w:t xml:space="preserve">nearshore habitats </w:t>
        </w:r>
      </w:ins>
      <w:ins w:id="67" w:author="Nick.Tolimieri [2]" w:date="2022-09-12T13:48:00Z">
        <w:r w:rsidR="00DD540F" w:rsidRPr="00556BF1">
          <w:t>found</w:t>
        </w:r>
      </w:ins>
      <w:ins w:id="68"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69" w:author="Nick.Tolimieri [2]" w:date="2022-09-12T13:48:00Z">
        <w:r w:rsidR="00DD540F">
          <w:t xml:space="preserve"> </w:t>
        </w:r>
      </w:ins>
      <w:ins w:id="70" w:author="Nick.Tolimieri [2]" w:date="2022-09-12T13:49:00Z">
        <w:r w:rsidR="00DD540F">
          <w:t>along approximately a quarter of the world’s shorelines</w:t>
        </w:r>
      </w:ins>
      <w:ins w:id="71"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72" w:author="Nick.Tolimieri [2]" w:date="2022-09-12T13:24:00Z">
        <w:r w:rsidR="008124B9">
          <w:t xml:space="preserve">. </w:t>
        </w:r>
      </w:ins>
      <w:ins w:id="73" w:author="Nick.Tolimieri [2]" w:date="2022-09-12T13:28:00Z">
        <w:r w:rsidR="00FA700E">
          <w:t xml:space="preserve">As foundations </w:t>
        </w:r>
      </w:ins>
      <w:ins w:id="74" w:author="Nick.Tolimieri [2]" w:date="2022-09-12T13:29:00Z">
        <w:r w:rsidR="00FA700E">
          <w:t>s</w:t>
        </w:r>
      </w:ins>
      <w:ins w:id="75" w:author="Nick.Tolimieri [2]" w:date="2022-09-12T13:28:00Z">
        <w:r w:rsidR="00FA700E">
          <w:t>pecies</w:t>
        </w:r>
      </w:ins>
      <w:del w:id="76" w:author="Nick.Tolimieri [2]" w:date="2022-09-12T13:56:00Z">
        <w:r w:rsidR="00764B74" w:rsidDel="00764B74">
          <w:delText>{Wernberg, 2019 #9287}</w:delText>
        </w:r>
      </w:del>
      <w:moveToRangeStart w:id="77" w:author="Nick.Tolimieri [2]" w:date="2022-09-12T13:54:00Z" w:name="move113883267"/>
      <w:moveTo w:id="78" w:author="Nick.Tolimieri [2]" w:date="2022-09-12T13:54:00Z">
        <w:del w:id="79"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80" w:author="Nick.Tolimieri [2]" w:date="2022-09-12T13:54:00Z">
        <w:del w:id="81" w:author="Nick.Tolimieri [2]" w:date="2022-09-12T13:54:00Z"/>
      </w:ins>
      <w:moveTo w:id="82" w:author="Nick.Tolimieri [2]" w:date="2022-09-12T13:54:00Z">
        <w:del w:id="83" w:author="Nick.Tolimieri [2]" w:date="2022-09-12T13:54:00Z">
          <w:r w:rsidR="00764B74" w:rsidDel="00764B74">
            <w:fldChar w:fldCharType="end"/>
          </w:r>
        </w:del>
      </w:moveTo>
      <w:ins w:id="84" w:author="Nick.Tolimieri [2]" w:date="2022-09-12T13:54:00Z">
        <w:del w:id="85" w:author="Nick.Tolimieri [2]" w:date="2022-09-12T13:54:00Z"/>
      </w:ins>
      <w:moveTo w:id="86" w:author="Nick.Tolimieri [2]" w:date="2022-09-12T13:54:00Z">
        <w:del w:id="87"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77"/>
      <w:del w:id="88" w:author="Nick.Tolimieri [2]" w:date="2022-09-12T13:56:00Z">
        <w:r w:rsidR="00764B74" w:rsidDel="00764B74">
          <w:delText>{Teagle, 2017 #9291}</w:delText>
        </w:r>
      </w:del>
      <w:ins w:id="89"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90" w:author="Nick.Tolimieri [2]" w:date="2022-09-12T13:28:00Z">
        <w:r w:rsidR="00FA700E">
          <w:t>,</w:t>
        </w:r>
      </w:ins>
      <w:ins w:id="91" w:author="Nick.Tolimieri [2]" w:date="2022-09-13T09:21:00Z">
        <w:r w:rsidR="00E734D7">
          <w:t xml:space="preserve"> these l</w:t>
        </w:r>
      </w:ins>
      <w:ins w:id="92" w:author="Nick.Tolimieri [2]" w:date="2022-09-12T13:28:00Z">
        <w:r w:rsidR="00FA700E">
          <w:t>arge brown algae</w:t>
        </w:r>
      </w:ins>
      <w:ins w:id="93" w:author="Nick.Tolimieri [2]" w:date="2022-09-13T09:21:00Z">
        <w:r w:rsidR="00E734D7">
          <w:t xml:space="preserve"> (</w:t>
        </w:r>
      </w:ins>
      <w:ins w:id="94" w:author="Nick.Tolimieri [2]" w:date="2022-09-12T13:52:00Z">
        <w:r w:rsidR="00764B74">
          <w:t>primarily</w:t>
        </w:r>
      </w:ins>
      <w:ins w:id="95" w:author="Nick.Tolimieri [2]" w:date="2022-09-12T13:53:00Z">
        <w:r w:rsidR="00764B74">
          <w:t xml:space="preserve"> </w:t>
        </w:r>
      </w:ins>
      <w:ins w:id="96" w:author="Nick.Tolimieri [2]" w:date="2022-09-12T13:52:00Z">
        <w:r w:rsidR="00764B74">
          <w:t>order Laminariales)</w:t>
        </w:r>
      </w:ins>
      <w:ins w:id="97" w:author="Nick.Tolimieri [2]" w:date="2022-09-12T13:53:00Z">
        <w:r w:rsidR="00764B74">
          <w:t xml:space="preserve"> provide </w:t>
        </w:r>
      </w:ins>
      <w:moveToRangeStart w:id="98" w:author="Nick.Tolimieri [2]" w:date="2022-09-12T13:51:00Z" w:name="move113883129"/>
      <w:moveTo w:id="99" w:author="Nick.Tolimieri [2]" w:date="2022-09-12T13:51:00Z">
        <w:del w:id="100" w:author="Nick.Tolimieri [2]" w:date="2022-09-12T14:00:00Z">
          <w:r w:rsidR="00DC6699" w:rsidDel="004775AB">
            <w:delText>including</w:delText>
          </w:r>
        </w:del>
      </w:moveTo>
      <w:ins w:id="101" w:author="Nick.Tolimieri [2]" w:date="2022-09-12T13:59:00Z">
        <w:r w:rsidR="0041566A">
          <w:t>biogenic</w:t>
        </w:r>
      </w:ins>
      <w:moveTo w:id="102" w:author="Nick.Tolimieri [2]" w:date="2022-09-12T13:51:00Z">
        <w:r w:rsidR="00DC6699">
          <w:t xml:space="preserve"> habitat</w:t>
        </w:r>
        <w:del w:id="103" w:author="Nick.Tolimieri [2]" w:date="2022-09-12T13:59:00Z">
          <w:r w:rsidR="00DC6699" w:rsidDel="0041566A">
            <w:delText xml:space="preserve"> provisioning</w:delText>
          </w:r>
        </w:del>
        <w:r w:rsidR="00DC6699">
          <w:t xml:space="preserve"> </w:t>
        </w:r>
      </w:moveTo>
      <w:ins w:id="104" w:author="Nick.Tolimieri [2]" w:date="2022-09-12T14:01:00Z">
        <w:r w:rsidR="004775AB">
          <w:t xml:space="preserve">for many species and </w:t>
        </w:r>
      </w:ins>
      <w:ins w:id="105" w:author="Nick.Tolimieri [2]" w:date="2022-09-12T14:02:00Z">
        <w:r w:rsidR="004775AB">
          <w:t xml:space="preserve">form the basis of </w:t>
        </w:r>
      </w:ins>
      <w:moveTo w:id="106" w:author="Nick.Tolimieri [2]" w:date="2022-09-12T13:51:00Z">
        <w:del w:id="107" w:author="Nick.Tolimieri [2]" w:date="2022-09-12T14:03:00Z">
          <w:r w:rsidR="00DC6699" w:rsidDel="004775AB">
            <w:delText xml:space="preserve">and enhanced </w:delText>
          </w:r>
        </w:del>
      </w:moveTo>
      <w:ins w:id="108" w:author="Nick.Tolimieri [2]" w:date="2022-09-12T14:03:00Z">
        <w:r w:rsidR="004775AB">
          <w:t xml:space="preserve">highly </w:t>
        </w:r>
      </w:ins>
      <w:moveTo w:id="109" w:author="Nick.Tolimieri [2]" w:date="2022-09-12T13:51:00Z">
        <w:r w:rsidR="00DC6699">
          <w:t>productiv</w:t>
        </w:r>
        <w:del w:id="110" w:author="Nick.Tolimieri [2]" w:date="2022-09-12T14:03:00Z">
          <w:r w:rsidR="00DC6699" w:rsidDel="004775AB">
            <w:delText>ity</w:delText>
          </w:r>
        </w:del>
      </w:moveTo>
      <w:ins w:id="111" w:author="Nick.Tolimieri [2]" w:date="2022-09-12T14:03:00Z">
        <w:r w:rsidR="004775AB">
          <w:t>e, diverse and complex</w:t>
        </w:r>
      </w:ins>
      <w:moveTo w:id="112" w:author="Nick.Tolimieri [2]" w:date="2022-09-12T13:51:00Z">
        <w:del w:id="113" w:author="Nick.Tolimieri [2]" w:date="2022-09-12T14:03:00Z">
          <w:r w:rsidR="00DC6699" w:rsidDel="004775AB">
            <w:delText xml:space="preserve"> of</w:delText>
          </w:r>
        </w:del>
        <w:r w:rsidR="00DC6699">
          <w:t xml:space="preserve"> nearshore food web</w:t>
        </w:r>
      </w:moveTo>
      <w:ins w:id="114" w:author="Nick.Tolimieri" w:date="2022-09-14T09:29:00Z">
        <w:r w:rsidR="00D95616">
          <w:t>s</w:t>
        </w:r>
      </w:ins>
      <w:ins w:id="115"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 </w:instrTex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260681">
        <w:instrText xml:space="preserve"> ADDIN EN.CITE.DATA </w:instrText>
      </w:r>
      <w:r w:rsidR="00260681">
        <w:fldChar w:fldCharType="end"/>
      </w:r>
      <w:r w:rsidR="00260681">
        <w:fldChar w:fldCharType="separate"/>
      </w:r>
      <w:r w:rsidR="00260681">
        <w:rPr>
          <w:noProof/>
        </w:rPr>
        <w:t>(Duggins 1988, Duggins et al. 1989, Gabara et al. 2021, Smith &amp; Fox 2022)</w:t>
      </w:r>
      <w:r w:rsidR="00260681">
        <w:fldChar w:fldCharType="end"/>
      </w:r>
      <w:moveTo w:id="116" w:author="Nick.Tolimieri [2]" w:date="2022-09-12T13:51:00Z">
        <w:del w:id="117" w:author="Nick.Tolimieri [2]" w:date="2022-09-13T09:17:00Z">
          <w:r w:rsidR="00DC6699" w:rsidDel="00260681">
            <w:delText xml:space="preserve">s </w:delText>
          </w:r>
        </w:del>
      </w:moveTo>
      <w:del w:id="118"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 </w:delInstrText>
        </w:r>
        <w:r w:rsidR="00D8782F" w:rsidDel="00260681">
          <w:fldChar w:fldCharType="begin">
            <w:fldData xml:space="preserve">PEVuZE5vdGU+PENpdGU+PEF1dGhvcj5EdWdnaW5zPC9BdXRob3I+PFllYXI+MTk4OTwvWWVhcj48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</w:fldData>
          </w:fldChar>
        </w:r>
        <w:r w:rsidR="00D8782F" w:rsidDel="00260681">
          <w:delInstrText xml:space="preserve"> ADDIN EN.CITE.DATA </w:delInstrText>
        </w:r>
        <w:r w:rsidR="00D8782F" w:rsidDel="00260681">
          <w:fldChar w:fldCharType="end"/>
        </w:r>
        <w:r w:rsidR="00E878A1" w:rsidDel="00260681">
          <w:fldChar w:fldCharType="separate"/>
        </w:r>
        <w:r w:rsidR="00D8782F" w:rsidDel="00260681">
          <w:rPr>
            <w:noProof/>
          </w:rPr>
          <w:delText>(Duggins et al. 1989, Smith &amp; Fox 2022, Gabara, 2021 #8680)</w:delText>
        </w:r>
        <w:r w:rsidR="00E878A1" w:rsidDel="00260681">
          <w:fldChar w:fldCharType="end"/>
        </w:r>
      </w:del>
      <w:moveTo w:id="119" w:author="Nick.Tolimieri [2]" w:date="2022-09-12T13:51:00Z">
        <w:del w:id="120" w:author="Nick.Tolimieri [2]" w:date="2022-09-12T14:03:00Z">
          <w:r w:rsidR="00DC6699" w:rsidDel="004775AB">
            <w:delText>, support for highly diverse and complex food webs</w:delText>
          </w:r>
        </w:del>
      </w:moveTo>
      <w:del w:id="121"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22" w:author="Nick.Tolimieri [2]" w:date="2022-09-12T13:51:00Z">
        <w:del w:id="123"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24" w:author="Nick.Tolimieri [2]" w:date="2022-09-12T14:03:00Z">
          <w:r w:rsidR="00DC6699" w:rsidDel="004775AB">
            <w:delText>,</w:delText>
          </w:r>
        </w:del>
      </w:moveTo>
      <w:ins w:id="125" w:author="Nick.Tolimieri [2]" w:date="2022-09-12T14:05:00Z">
        <w:r w:rsidR="004775AB">
          <w:t>. Kelps</w:t>
        </w:r>
      </w:ins>
      <w:moveTo w:id="126" w:author="Nick.Tolimieri [2]" w:date="2022-09-12T13:51:00Z">
        <w:del w:id="127" w:author="Nick.Tolimieri [2]" w:date="2022-09-12T14:05:00Z">
          <w:r w:rsidR="00DC6699" w:rsidDel="004775AB">
            <w:delText xml:space="preserve"> </w:delText>
          </w:r>
        </w:del>
      </w:moveTo>
      <w:ins w:id="128" w:author="Nick.Tolimieri [2]" w:date="2022-09-12T14:05:00Z">
        <w:r w:rsidR="004775AB">
          <w:t xml:space="preserve"> </w:t>
        </w:r>
      </w:ins>
      <w:moveTo w:id="129" w:author="Nick.Tolimieri [2]" w:date="2022-09-12T13:51:00Z">
        <w:r w:rsidR="00DC6699">
          <w:t xml:space="preserve">influence </w:t>
        </w:r>
      </w:moveTo>
      <w:ins w:id="130" w:author="Nick.Tolimieri [2]" w:date="2022-09-12T14:05:00Z">
        <w:r w:rsidR="004775AB">
          <w:t>nearshore</w:t>
        </w:r>
      </w:ins>
      <w:moveTo w:id="131" w:author="Nick.Tolimieri [2]" w:date="2022-09-12T13:51:00Z">
        <w:del w:id="132"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33" w:author="Nick.Tolimieri [2]" w:date="2022-09-12T13:51:00Z">
        <w:r w:rsidR="00DC6699">
          <w:t xml:space="preserve">, </w:t>
        </w:r>
      </w:moveTo>
      <w:ins w:id="134" w:author="Nick.Tolimieri [2]" w:date="2022-09-12T14:05:00Z">
        <w:r w:rsidR="004775AB">
          <w:t xml:space="preserve">provide </w:t>
        </w:r>
      </w:ins>
      <w:moveTo w:id="135"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36" w:author="Nick.Tolimieri [2]" w:date="2022-09-12T13:51:00Z">
        <w:r w:rsidR="00DC6699">
          <w:t xml:space="preserve">, and </w:t>
        </w:r>
      </w:moveTo>
      <w:ins w:id="137" w:author="Nick.Tolimieri [2]" w:date="2022-09-12T14:05:00Z">
        <w:r w:rsidR="004775AB">
          <w:t xml:space="preserve">increase </w:t>
        </w:r>
      </w:ins>
      <w:moveTo w:id="138"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139" w:author="Nick.Tolimieri [2]" w:date="2022-09-12T13:51:00Z">
        <w:r w:rsidR="00DC6699">
          <w:t xml:space="preserve">. By fueling nearshore production and providing extensive </w:t>
        </w:r>
        <w:del w:id="140" w:author="Nick.Tolimieri" w:date="2022-09-14T10:00:00Z">
          <w:r w:rsidR="00DC6699" w:rsidDel="005F5A0C">
            <w:delText>adult a</w:delText>
          </w:r>
        </w:del>
      </w:moveTo>
      <w:ins w:id="141" w:author="Nick.Tolimieri" w:date="2022-09-14T10:00:00Z">
        <w:r w:rsidR="005F5A0C">
          <w:t>juvenile a</w:t>
        </w:r>
      </w:ins>
      <w:moveTo w:id="142" w:author="Nick.Tolimieri [2]" w:date="2022-09-12T13:51:00Z">
        <w:r w:rsidR="00DC6699">
          <w:t xml:space="preserve">nd </w:t>
        </w:r>
        <w:del w:id="143" w:author="Nick.Tolimieri" w:date="2022-09-14T10:00:00Z">
          <w:r w:rsidR="00DC6699" w:rsidDel="005F5A0C">
            <w:delText>juvenile</w:delText>
          </w:r>
        </w:del>
      </w:moveTo>
      <w:ins w:id="144" w:author="Nick.Tolimieri" w:date="2022-09-14T10:00:00Z">
        <w:r w:rsidR="005F5A0C">
          <w:t>adult</w:t>
        </w:r>
      </w:ins>
      <w:moveTo w:id="145" w:author="Nick.Tolimieri [2]" w:date="2022-09-12T13:51:00Z">
        <w:r w:rsidR="00DC6699">
          <w:t xml:space="preserve"> fish habitat, kelp forests </w:t>
        </w:r>
        <w:del w:id="146"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147"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48"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49" w:author="Nick.Tolimieri [2]" w:date="2022-09-12T13:51:00Z">
        <w:r w:rsidR="00DC6699">
          <w:t>, maintaining services from kelp forests requires regional</w:t>
        </w:r>
      </w:moveTo>
      <w:ins w:id="150" w:author="Nick.Tolimieri [2]" w:date="2022-09-12T14:09:00Z">
        <w:r w:rsidR="00D6426C">
          <w:t>,</w:t>
        </w:r>
      </w:ins>
      <w:moveTo w:id="151" w:author="Nick.Tolimieri [2]" w:date="2022-09-12T13:51:00Z">
        <w:r w:rsidR="00DC6699">
          <w:t xml:space="preserve"> mechanistic studies to understand dynamic community responses.</w:t>
        </w:r>
      </w:moveTo>
      <w:moveToRangeEnd w:id="98"/>
    </w:p>
    <w:moveFromRangeStart w:id="152" w:author="Nick.Tolimieri [2]" w:date="2022-09-12T13:54:00Z" w:name="move113883267"/>
    <w:p w14:paraId="27B8AE9B" w14:textId="3C1D8387" w:rsidR="00CB722B" w:rsidRDefault="00645DF5" w:rsidP="0086479B">
      <w:pPr>
        <w:rPr>
          <w:ins w:id="153" w:author="Nick.Tolimieri [2]" w:date="2022-09-12T16:09:00Z"/>
        </w:rPr>
      </w:pPr>
      <w:moveFrom w:id="154" w:author="Nick.Tolimieri [2]" w:date="2022-09-12T13:54:00Z">
        <w:del w:id="155"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 </w:delInstrText>
          </w:r>
          <w:r w:rsidR="00C17FE3"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C17FE3" w:rsidDel="00764B74">
            <w:delInstrText xml:space="preserve"> ADDIN EN.CITE.DATA </w:delInstrText>
          </w:r>
        </w:del>
      </w:moveFrom>
      <w:del w:id="156" w:author="Nick.Tolimieri [2]" w:date="2022-09-12T13:54:00Z"/>
      <w:moveFrom w:id="157" w:author="Nick.Tolimieri [2]" w:date="2022-09-12T13:54:00Z">
        <w:del w:id="158" w:author="Nick.Tolimieri [2]" w:date="2022-09-12T13:58:00Z">
          <w:r w:rsidR="00C17FE3" w:rsidDel="00764B74">
            <w:fldChar w:fldCharType="end"/>
          </w:r>
        </w:del>
      </w:moveFrom>
      <w:del w:id="159" w:author="Nick.Tolimieri [2]" w:date="2022-09-12T13:54:00Z"/>
      <w:moveFrom w:id="160" w:author="Nick.Tolimieri [2]" w:date="2022-09-12T13:54:00Z">
        <w:del w:id="161" w:author="Nick.Tolimieri [2]" w:date="2022-09-12T13:58:00Z">
          <w:r w:rsidDel="00764B74">
            <w:fldChar w:fldCharType="separate"/>
          </w:r>
          <w:r w:rsidR="00C17FE3" w:rsidDel="00764B74">
            <w:rPr>
              <w:noProof/>
            </w:rPr>
            <w:delText>(Smale et al. 2013, Steneck et al. 2013, Teagle et al. 2017)</w:delText>
          </w:r>
          <w:r w:rsidDel="00764B74">
            <w:fldChar w:fldCharType="end"/>
          </w:r>
        </w:del>
      </w:moveFrom>
      <w:moveFromRangeEnd w:id="152"/>
      <w:del w:id="162" w:author="Nick.Tolimieri [2]" w:date="2022-09-12T13:40:00Z">
        <w:r w:rsidR="00C45824" w:rsidDel="00C17FE3">
          <w:fldChar w:fldCharType="begin"/>
        </w:r>
        <w:r w:rsidR="00C45824" w:rsidDel="00C17FE3">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C45824" w:rsidDel="00C17FE3">
          <w:fldChar w:fldCharType="separate"/>
        </w:r>
        <w:r w:rsidR="00C45824" w:rsidDel="00C17FE3">
          <w:rPr>
            <w:noProof/>
          </w:rPr>
          <w:delText>(Smale 2020)</w:delText>
        </w:r>
        <w:r w:rsidR="00C45824" w:rsidDel="00C17FE3">
          <w:fldChar w:fldCharType="end"/>
        </w:r>
        <w:r w:rsidR="00C45824" w:rsidDel="00C17FE3">
          <w:fldChar w:fldCharType="begin"/>
        </w:r>
        <w:r w:rsidR="00C45824" w:rsidDel="00C17FE3">
          <w:delInstrText xml:space="preserve"> ADDIN EN.CITE &lt;EndNote&gt;&lt;Cite&gt;&lt;Author&gt;Wernberg&lt;/Author&gt;&lt;Year&gt;2019&lt;/Year&gt;&lt;RecNum&gt;9287&lt;/RecNum&gt;&lt;DisplayText&gt;(Wernberg et al. 2019)&lt;/DisplayText&gt;&lt;record&gt;&lt;rec-number&gt;9287&lt;/rec-number&gt;&lt;foreign-keys&gt;&lt;key app="EN" db-id="prxrzzvdy0x2s4ee00qpxptadsswa02rwx0p" timestamp="1662999350"&gt;9287&lt;/key&gt;&lt;/foreign-keys&gt;&lt;ref-type name="Book Section"&gt;5&lt;/ref-type&gt;&lt;contributors&gt;&lt;authors&gt;&lt;author&gt;Wernberg, Thomas&lt;/author&gt;&lt;author&gt;Krumhansl, Kira&lt;/author&gt;&lt;author&gt;Filbee-Dexter, Karen&lt;/author&gt;&lt;author&gt;Pedersen, Morten F.&lt;/author&gt;&lt;/authors&gt;&lt;secondary-authors&gt;&lt;author&gt;Sheppard, Charles&lt;/author&gt;&lt;/secondary-authors&gt;&lt;/contributors&gt;&lt;titles&gt;&lt;title&gt;Chapter 3 - Status and Trends for the World’s Kelp Forests&lt;/title&gt;&lt;secondary-title&gt;World Seas: an Environmental Evaluation (Second Edition)&lt;/secondary-title&gt;&lt;/titles&gt;&lt;pages&gt;57-78&lt;/pages&gt;&lt;keywords&gt;&lt;keyword&gt;Kelps&lt;/keyword&gt;&lt;keyword&gt;Harvesting&lt;/keyword&gt;&lt;keyword&gt;Climate change&lt;/keyword&gt;&lt;keyword&gt;Primary productivity&lt;/keyword&gt;&lt;/keywords&gt;&lt;dates&gt;&lt;year&gt;2019&lt;/year&gt;&lt;pub-dates&gt;&lt;date&gt;2019/01/01/&lt;/date&gt;&lt;/pub-dates&gt;&lt;/dates&gt;&lt;publisher&gt;Academic Press&lt;/publisher&gt;&lt;isbn&gt;978-0-12-805052-1&lt;/isbn&gt;&lt;urls&gt;&lt;related-urls&gt;&lt;url&gt;https://www.sciencedirect.com/science/article/pii/B9780128050521000036&lt;/url&gt;&lt;/related-urls&gt;&lt;/urls&gt;&lt;electronic-resource-num&gt;https://doi.org/10.1016/B978-0-12-805052-1.00003-6&lt;/electronic-resource-num&gt;&lt;/record&gt;&lt;/Cite&gt;&lt;/EndNote&gt;</w:delInstrText>
        </w:r>
        <w:r w:rsidR="00C45824" w:rsidDel="00C17FE3">
          <w:fldChar w:fldCharType="separate"/>
        </w:r>
        <w:r w:rsidR="00C45824" w:rsidDel="00C17FE3">
          <w:rPr>
            <w:noProof/>
          </w:rPr>
          <w:delText>(Wernberg et al. 2019)</w:delText>
        </w:r>
        <w:r w:rsidR="00C45824" w:rsidDel="00C17FE3">
          <w:fldChar w:fldCharType="end"/>
        </w:r>
      </w:del>
      <w:del w:id="163" w:author="Nick.Tolimieri [2]" w:date="2022-09-12T13:46:00Z">
        <w:r w:rsidR="00EF0B3C" w:rsidDel="00C17FE3">
          <w:delText>A</w:delText>
        </w:r>
      </w:del>
      <w:ins w:id="164" w:author="Nick.Tolimieri [2]" w:date="2022-09-12T13:46:00Z">
        <w:r w:rsidR="00C17FE3">
          <w:t>K</w:t>
        </w:r>
      </w:ins>
      <w:del w:id="165" w:author="Nick.Tolimieri [2]" w:date="2022-09-12T13:46:00Z">
        <w:r w:rsidR="00EF0B3C" w:rsidDel="00C17FE3">
          <w:delText xml:space="preserve"> rich body of literature and observation indicates that k</w:delText>
        </w:r>
      </w:del>
      <w:r w:rsidR="00EF0B3C">
        <w:t>elp forest</w:t>
      </w:r>
      <w:r w:rsidR="00EF0B3C" w:rsidRPr="00325DFE">
        <w:t>s</w:t>
      </w:r>
      <w:ins w:id="166" w:author="Nick.Tolimieri [2]" w:date="2022-09-12T13:25:00Z">
        <w:r w:rsidR="008124B9">
          <w:t xml:space="preserve"> </w:t>
        </w:r>
      </w:ins>
      <w:del w:id="167"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68" w:author="Nick.Tolimieri [2]" w:date="2022-08-26T11:40:00Z">
        <w:r w:rsidR="00EF0B3C" w:rsidDel="00E41B65">
          <w:delText xml:space="preserve">kelp </w:delText>
        </w:r>
      </w:del>
      <w:ins w:id="169" w:author="Nick.Tolimieri [2]" w:date="2022-08-26T11:40:00Z">
        <w:r w:rsidR="00E41B65">
          <w:t>kelp-</w:t>
        </w:r>
      </w:ins>
      <w:r w:rsidR="003A6A42">
        <w:t xml:space="preserve">dominated </w:t>
      </w:r>
      <w:ins w:id="170" w:author="Nick.Tolimieri [2]" w:date="2022-09-12T15:29:00Z">
        <w:r w:rsidR="004E5F53">
          <w:t xml:space="preserve">(i.e., kelp forests) </w:t>
        </w:r>
      </w:ins>
      <w:r w:rsidR="00EF0B3C">
        <w:t xml:space="preserve">to </w:t>
      </w:r>
      <w:del w:id="171" w:author="Nick.Tolimieri [2]" w:date="2022-08-26T11:41:00Z">
        <w:r w:rsidR="00EF0B3C" w:rsidDel="00E41B65">
          <w:delText xml:space="preserve">urchin </w:delText>
        </w:r>
      </w:del>
      <w:ins w:id="172" w:author="Nick.Tolimieri [2]" w:date="2022-08-26T11:41:00Z">
        <w:r w:rsidR="00E41B65">
          <w:t>urchin-</w:t>
        </w:r>
      </w:ins>
      <w:r w:rsidR="003A6A42">
        <w:t>dominated</w:t>
      </w:r>
      <w:ins w:id="173"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 </w:instrText>
      </w:r>
      <w:r w:rsidR="001B09B3">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DATA </w:instrText>
      </w:r>
      <w:r w:rsidR="001B09B3">
        <w:fldChar w:fldCharType="end"/>
      </w:r>
      <w:r w:rsidR="00E878A1" w:rsidRPr="00A10F7E">
        <w:rPr>
          <w:rPrChange w:id="174" w:author="Nick.Tolimieri [2]" w:date="2022-09-12T16:09:00Z">
            <w:rPr/>
          </w:rPrChange>
        </w:rPr>
      </w:r>
      <w:r w:rsidR="00E878A1" w:rsidRPr="00A10F7E">
        <w:rPr>
          <w:rPrChange w:id="175" w:author="Nick.Tolimieri [2]" w:date="2022-09-12T16:09:00Z">
            <w:rPr/>
          </w:rPrChange>
        </w:rPr>
        <w:fldChar w:fldCharType="separate"/>
      </w:r>
      <w:r w:rsidR="001B09B3">
        <w:rPr>
          <w:noProof/>
        </w:rPr>
        <w:t>(Ling et al. 2015, Beas-Luna et al. 2020)</w:t>
      </w:r>
      <w:r w:rsidR="00E878A1" w:rsidRPr="00A10F7E">
        <w:fldChar w:fldCharType="end"/>
      </w:r>
      <w:del w:id="176" w:author="Nick.Tolimieri [2]" w:date="2022-09-13T09:22:00Z">
        <w:r w:rsidR="00EF0B3C" w:rsidRPr="00CB722B" w:rsidDel="001A6E4D">
          <w:delText xml:space="preserve">. </w:delText>
        </w:r>
      </w:del>
      <w:ins w:id="177" w:author="Nick.Tolimieri [2]" w:date="2022-09-13T09:22:00Z">
        <w:r w:rsidR="001A6E4D">
          <w:t>, which poses</w:t>
        </w:r>
      </w:ins>
      <w:ins w:id="178" w:author="Nick.Tolimieri [2]" w:date="2022-09-12T16:09:00Z">
        <w:r w:rsidR="00CB722B" w:rsidRPr="00CB722B">
          <w:rPr>
            <w:rPrChange w:id="179" w:author="Nick.Tolimieri [2]" w:date="2022-09-12T16:09:00Z">
              <w:rPr>
                <w:highlight w:val="yellow"/>
              </w:rPr>
            </w:rPrChange>
          </w:rPr>
          <w:t xml:space="preserve"> a risk to the wide range of the valuable ecosystem functions provided by kelp forests </w:t>
        </w:r>
        <w:r w:rsidR="00CB722B" w:rsidRPr="00CB722B">
          <w:rPr>
            <w:rPrChange w:id="180"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1" w:author="Nick.Tolimieri [2]" w:date="2022-09-12T16:09:00Z">
              <w:rPr>
                <w:highlight w:val="yellow"/>
              </w:rPr>
            </w:rPrChange>
          </w:rPr>
          <w:instrText xml:space="preserve"> ADDIN EN.CITE </w:instrText>
        </w:r>
        <w:r w:rsidR="00CB722B" w:rsidRPr="00CB722B">
          <w:rPr>
            <w:rPrChange w:id="182" w:author="Nick.Tolimieri [2]" w:date="2022-09-12T16:09:00Z">
              <w:rPr>
                <w:highlight w:val="yellow"/>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CB722B" w:rsidRPr="00CB722B">
          <w:rPr>
            <w:rPrChange w:id="183" w:author="Nick.Tolimieri [2]" w:date="2022-09-12T16:09:00Z">
              <w:rPr>
                <w:highlight w:val="yellow"/>
              </w:rPr>
            </w:rPrChange>
          </w:rPr>
          <w:instrText xml:space="preserve"> ADDIN EN.CITE.DATA </w:instrText>
        </w:r>
        <w:r w:rsidR="00CB722B" w:rsidRPr="00CB722B">
          <w:rPr>
            <w:rPrChange w:id="184" w:author="Nick.Tolimieri [2]" w:date="2022-09-12T16:09:00Z">
              <w:rPr/>
            </w:rPrChange>
          </w:rPr>
        </w:r>
        <w:r w:rsidR="00CB722B" w:rsidRPr="00CB722B">
          <w:rPr>
            <w:rPrChange w:id="185" w:author="Nick.Tolimieri [2]" w:date="2022-09-12T16:09:00Z">
              <w:rPr>
                <w:highlight w:val="yellow"/>
              </w:rPr>
            </w:rPrChange>
          </w:rPr>
          <w:fldChar w:fldCharType="end"/>
        </w:r>
        <w:r w:rsidR="00CB722B" w:rsidRPr="00CB722B">
          <w:rPr>
            <w:rPrChange w:id="186" w:author="Nick.Tolimieri [2]" w:date="2022-09-12T16:09:00Z">
              <w:rPr/>
            </w:rPrChange>
          </w:rPr>
        </w:r>
        <w:r w:rsidR="00CB722B" w:rsidRPr="00CB722B">
          <w:rPr>
            <w:rPrChange w:id="187" w:author="Nick.Tolimieri [2]" w:date="2022-09-12T16:09:00Z">
              <w:rPr>
                <w:highlight w:val="yellow"/>
              </w:rPr>
            </w:rPrChange>
          </w:rPr>
          <w:fldChar w:fldCharType="separate"/>
        </w:r>
        <w:r w:rsidR="00CB722B" w:rsidRPr="00CB722B">
          <w:rPr>
            <w:noProof/>
            <w:rPrChange w:id="188" w:author="Nick.Tolimieri [2]" w:date="2022-09-12T16:09:00Z">
              <w:rPr>
                <w:noProof/>
                <w:highlight w:val="yellow"/>
              </w:rPr>
            </w:rPrChange>
          </w:rPr>
          <w:t>(Smith et al. 2021, Smith &amp; Fox 2022)</w:t>
        </w:r>
        <w:r w:rsidR="00CB722B" w:rsidRPr="00CB722B">
          <w:rPr>
            <w:rPrChange w:id="189" w:author="Nick.Tolimieri [2]" w:date="2022-09-12T16:09:00Z">
              <w:rPr>
                <w:highlight w:val="yellow"/>
              </w:rPr>
            </w:rPrChange>
          </w:rPr>
          <w:fldChar w:fldCharType="end"/>
        </w:r>
        <w:r w:rsidR="00CB722B" w:rsidRPr="00CB722B">
          <w:rPr>
            <w:rPrChange w:id="190" w:author="Nick.Tolimieri [2]" w:date="2022-09-12T16:09:00Z">
              <w:rPr>
                <w:highlight w:val="yellow"/>
              </w:rPr>
            </w:rPrChange>
          </w:rPr>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ins w:id="191" w:author="Nick.Tolimieri [2]" w:date="2022-09-12T14:15:00Z">
        <w:r w:rsidR="00477568">
          <w:t xml:space="preserve"> </w:t>
        </w:r>
      </w:ins>
    </w:p>
    <w:p w14:paraId="44AE4F20" w14:textId="1417F366" w:rsidR="00BE2B28" w:rsidDel="003D0C71" w:rsidRDefault="00477568" w:rsidP="00BE2B28">
      <w:pPr>
        <w:rPr>
          <w:del w:id="192" w:author="Nick.Tolimieri [2]" w:date="2022-09-13T10:40:00Z"/>
          <w:moveTo w:id="193" w:author="Nick.Tolimieri [2]" w:date="2022-09-13T10:38:00Z"/>
        </w:rPr>
      </w:pPr>
      <w:ins w:id="194"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195" w:author="Nick.Tolimieri" w:date="2022-09-09T13:48:00Z">
        <w:r w:rsidR="00E06DBE">
          <w:t xml:space="preserve"> </w:t>
        </w:r>
      </w:ins>
      <w:ins w:id="196" w:author="Nick.Tolimieri [2]" w:date="2022-09-12T14:17:00Z">
        <w:r>
          <w:t xml:space="preserve">making them susceptible to both long-term </w:t>
        </w:r>
      </w:ins>
      <w:ins w:id="197" w:author="Nick.Tolimieri [2]" w:date="2022-09-12T14:18:00Z">
        <w:r>
          <w:t xml:space="preserve">ocean warming and the </w:t>
        </w:r>
      </w:ins>
      <w:ins w:id="198" w:author="Nick.Tolimieri [2]" w:date="2022-09-12T14:19:00Z">
        <w:r>
          <w:t>more</w:t>
        </w:r>
      </w:ins>
      <w:ins w:id="199" w:author="Nick.Tolimieri [2]" w:date="2022-09-12T14:37:00Z">
        <w:r w:rsidR="00C64A04">
          <w:t xml:space="preserve"> temporally</w:t>
        </w:r>
      </w:ins>
      <w:ins w:id="200"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201" w:author="Nick.Tolimieri [2]" w:date="2022-09-12T14:20:00Z">
        <w:r w:rsidR="00054418">
          <w:t>.</w:t>
        </w:r>
      </w:ins>
      <w:ins w:id="202" w:author="Nick.Tolimieri [2]" w:date="2022-09-13T10:38:00Z">
        <w:r w:rsidR="00BE2B28" w:rsidRPr="00BE2B28">
          <w:t xml:space="preserve"> </w:t>
        </w:r>
      </w:ins>
      <w:ins w:id="203" w:author="Nick.Tolimieri [2]"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204" w:author="Nick.Tolimieri [2]" w:date="2022-09-13T10:38:00Z" w:name="move113957939"/>
      <w:moveTo w:id="205" w:author="Nick.Tolimieri [2]" w:date="2022-09-13T10:38:00Z">
        <w:del w:id="206" w:author="Nick.Tolimieri" w:date="2022-09-14T09:31:00Z">
          <w:r w:rsidR="00BE2B28" w:rsidRPr="00D95616" w:rsidDel="00D95616">
            <w:delText>While</w:delText>
          </w:r>
        </w:del>
      </w:moveTo>
      <w:ins w:id="207" w:author="Nick.Tolimieri [2]" w:date="2022-09-13T10:39:00Z">
        <w:del w:id="208" w:author="Nick.Tolimieri" w:date="2022-09-14T09:31:00Z">
          <w:r w:rsidR="00BE2B28" w:rsidRPr="00D95616" w:rsidDel="00D95616">
            <w:delText xml:space="preserve"> sea surface temperature (</w:delText>
          </w:r>
        </w:del>
      </w:ins>
      <w:moveTo w:id="209" w:author="Nick.Tolimieri [2]" w:date="2022-09-13T10:38:00Z">
        <w:del w:id="210" w:author="Nick.Tolimieri" w:date="2022-09-14T09:31:00Z">
          <w:r w:rsidR="00BE2B28" w:rsidRPr="00D95616" w:rsidDel="00D95616">
            <w:delText xml:space="preserve"> SST</w:delText>
          </w:r>
        </w:del>
      </w:moveTo>
      <w:ins w:id="211" w:author="Nick.Tolimieri [2]" w:date="2022-09-13T10:39:00Z">
        <w:del w:id="212" w:author="Nick.Tolimieri" w:date="2022-09-14T09:31:00Z">
          <w:r w:rsidR="00BE2B28" w:rsidRPr="00D95616" w:rsidDel="00D95616">
            <w:delText>)</w:delText>
          </w:r>
        </w:del>
      </w:ins>
      <w:moveTo w:id="213" w:author="Nick.Tolimieri [2]" w:date="2022-09-13T10:38:00Z">
        <w:del w:id="214" w:author="Nick.Tolimieri"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215" w:author="Nick.Tolimieri [2]" w:date="2022-09-13T10:48:00Z">
        <w:del w:id="216" w:author="Nick.Tolimieri" w:date="2022-09-14T09:31:00Z">
          <w:r w:rsidR="000E2647" w:rsidRPr="00D95616" w:rsidDel="00D95616">
            <w:delText xml:space="preserve"> especially the availability of nutrients</w:delText>
          </w:r>
        </w:del>
      </w:ins>
      <w:moveTo w:id="217" w:author="Nick.Tolimieri [2]" w:date="2022-09-13T10:38:00Z">
        <w:del w:id="218" w:author="Nick.Tolimieri" w:date="2022-09-14T09:31:00Z">
          <w:r w:rsidR="00BE2B28" w:rsidRPr="00D95616" w:rsidDel="00D95616">
            <w:delText xml:space="preserve"> which are difficult to disentangle </w:delText>
          </w:r>
          <w:r w:rsidR="00BE2B28" w:rsidRPr="00A10F7E" w:rsidDel="00D95616">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A10F7E" w:rsidDel="00D95616">
            <w:fldChar w:fldCharType="separate"/>
          </w:r>
          <w:r w:rsidR="00BE2B28" w:rsidRPr="00D95616" w:rsidDel="00D95616">
            <w:rPr>
              <w:noProof/>
            </w:rPr>
            <w:delText>(Straub et al. 2019)</w:delText>
          </w:r>
          <w:r w:rsidR="00BE2B28" w:rsidRPr="00A10F7E" w:rsidDel="00D95616">
            <w:fldChar w:fldCharType="end"/>
          </w:r>
          <w:r w:rsidR="00BE2B28" w:rsidRPr="00D95616" w:rsidDel="00D95616">
            <w:delText xml:space="preserve">. Specific to kelp research, </w:delText>
          </w:r>
        </w:del>
      </w:moveTo>
      <w:ins w:id="219" w:author="Nick.Tolimieri [2]" w:date="2022-09-13T10:48:00Z">
        <w:del w:id="220" w:author="Nick.Tolimieri" w:date="2022-09-14T09:31:00Z">
          <w:r w:rsidR="000E2647" w:rsidRPr="00D95616" w:rsidDel="00D95616">
            <w:delText>H</w:delText>
          </w:r>
        </w:del>
      </w:ins>
      <w:ins w:id="221" w:author="Nick.Tolimieri [2]" w:date="2022-09-13T10:46:00Z">
        <w:del w:id="222" w:author="Nick.Tolimieri" w:date="2022-09-14T09:31:00Z">
          <w:r w:rsidR="000E2647" w:rsidRPr="00D95616" w:rsidDel="00D95616">
            <w:delText xml:space="preserve">igh </w:delText>
          </w:r>
        </w:del>
      </w:ins>
      <w:moveTo w:id="223" w:author="Nick.Tolimieri [2]" w:date="2022-09-13T10:38:00Z">
        <w:del w:id="224" w:author="Nick.Tolimieri" w:date="2022-09-14T09:31:00Z">
          <w:r w:rsidR="00BE2B28" w:rsidRPr="00D95616" w:rsidDel="00D95616">
            <w:delText xml:space="preserve">SST </w:delText>
          </w:r>
        </w:del>
      </w:moveTo>
      <w:ins w:id="225" w:author="Nick.Tolimieri [2]" w:date="2022-09-13T10:46:00Z">
        <w:del w:id="226" w:author="Nick.Tolimieri" w:date="2022-09-14T09:31:00Z">
          <w:r w:rsidR="000E2647" w:rsidRPr="00D95616" w:rsidDel="00D95616">
            <w:delText xml:space="preserve">is often associated with low nutrient conditions, which can contribute to low </w:delText>
          </w:r>
        </w:del>
      </w:ins>
      <w:ins w:id="227" w:author="Nick.Tolimieri [2]" w:date="2022-09-13T10:48:00Z">
        <w:del w:id="228" w:author="Nick.Tolimieri" w:date="2022-09-14T09:31:00Z">
          <w:r w:rsidR="0059678B" w:rsidRPr="00D95616" w:rsidDel="00D95616">
            <w:delText xml:space="preserve">kelp </w:delText>
          </w:r>
        </w:del>
      </w:ins>
      <w:ins w:id="229" w:author="Nick.Tolimieri [2]" w:date="2022-09-13T10:46:00Z">
        <w:del w:id="230" w:author="Nick.Tolimieri" w:date="2022-09-14T09:31:00Z">
          <w:r w:rsidR="000E2647" w:rsidRPr="00D95616" w:rsidDel="00D95616">
            <w:delText>growth or die-offs</w:delText>
          </w:r>
        </w:del>
      </w:ins>
      <w:ins w:id="231" w:author="Nick.Tolimieri [2]" w:date="2022-09-13T10:49:00Z">
        <w:del w:id="232" w:author="Nick.Tolimieri" w:date="2022-09-14T09:31:00Z">
          <w:r w:rsidR="0059678B" w:rsidRPr="00D95616" w:rsidDel="00D95616">
            <w:delText xml:space="preserve"> </w:delText>
          </w:r>
        </w:del>
      </w:ins>
      <w:moveTo w:id="233" w:author="Nick.Tolimieri [2]" w:date="2022-09-13T10:38:00Z">
        <w:del w:id="234" w:author="Nick.Tolimieri" w:date="2022-09-14T09:31:00Z">
          <w:r w:rsidR="00BE2B28" w:rsidRPr="00D95616" w:rsidDel="00D95616">
            <w:delText>has been used as a proxy for nutrient conditions based on experimentally derived relationships</w:delText>
          </w:r>
        </w:del>
      </w:moveTo>
      <w:del w:id="235" w:author="Nick.Tolimieri" w:date="2022-09-14T09:31:00Z">
        <w:r w:rsidR="000E2647" w:rsidRPr="00A10F7E"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D95616"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D95616" w:rsidDel="00D95616">
          <w:rPr>
            <w:rPrChange w:id="236" w:author="Nick.Tolimieri" w:date="2022-09-14T09:31:00Z">
              <w:rPr/>
            </w:rPrChange>
          </w:rPr>
        </w:r>
        <w:r w:rsidR="000E2647" w:rsidRPr="00D95616" w:rsidDel="00D95616">
          <w:rPr>
            <w:rPrChange w:id="237" w:author="Nick.Tolimieri" w:date="2022-09-14T09:31:00Z">
              <w:rPr/>
            </w:rPrChange>
          </w:rPr>
          <w:fldChar w:fldCharType="end"/>
        </w:r>
        <w:r w:rsidR="000E2647" w:rsidRPr="00A10F7E" w:rsidDel="00D95616">
          <w:fldChar w:fldCharType="separate"/>
        </w:r>
        <w:r w:rsidR="000E2647" w:rsidRPr="00D95616" w:rsidDel="00D95616">
          <w:rPr>
            <w:noProof/>
          </w:rPr>
          <w:delText>(Wernberg et al. 2013, Wernberg et al. 2016)</w:delText>
        </w:r>
        <w:r w:rsidR="000E2647" w:rsidRPr="00A10F7E" w:rsidDel="00D95616">
          <w:fldChar w:fldCharType="end"/>
        </w:r>
      </w:del>
      <w:moveTo w:id="238" w:author="Nick.Tolimieri [2]" w:date="2022-09-13T10:38:00Z">
        <w:del w:id="239" w:author="Nick.Tolimieri" w:date="2022-09-14T09:31:00Z">
          <w:r w:rsidR="00BE2B28" w:rsidRPr="00D95616" w:rsidDel="00D95616">
            <w:delText xml:space="preserve">   </w:delText>
          </w:r>
          <w:r w:rsidR="00BE2B28" w:rsidRPr="00A10F7E"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240" w:author="Nick.Tolimieri" w:date="2022-09-14T09:31:00Z">
        <w:r w:rsidR="0059678B" w:rsidRPr="00D95616" w:rsidDel="00D95616">
          <w:delInstrText xml:space="preserve"> ADDIN EN.CITE </w:delInstrText>
        </w:r>
        <w:r w:rsidR="0059678B" w:rsidRPr="00D95616"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D95616" w:rsidDel="00D95616">
          <w:rPr>
            <w:rPrChange w:id="241" w:author="Nick.Tolimieri" w:date="2022-09-14T09:31:00Z">
              <w:rPr/>
            </w:rPrChange>
          </w:rPr>
        </w:r>
        <w:r w:rsidR="0059678B" w:rsidRPr="00D95616" w:rsidDel="00D95616">
          <w:rPr>
            <w:rPrChange w:id="242" w:author="Nick.Tolimieri" w:date="2022-09-14T09:31:00Z">
              <w:rPr/>
            </w:rPrChange>
          </w:rPr>
          <w:fldChar w:fldCharType="end"/>
        </w:r>
      </w:del>
      <w:ins w:id="243" w:author="Nick.Tolimieri [2]" w:date="2022-09-13T10:38:00Z">
        <w:del w:id="244" w:author="Nick.Tolimieri" w:date="2022-09-14T09:31:00Z"/>
      </w:ins>
      <w:moveTo w:id="245" w:author="Nick.Tolimieri [2]" w:date="2022-09-13T10:38:00Z">
        <w:del w:id="246" w:author="Nick.Tolimieri" w:date="2022-09-14T09:31:00Z">
          <w:r w:rsidR="00BE2B28" w:rsidRPr="00A10F7E" w:rsidDel="00D95616">
            <w:fldChar w:fldCharType="separate"/>
          </w:r>
        </w:del>
      </w:moveTo>
      <w:del w:id="247" w:author="Nick.Tolimieri" w:date="2022-09-14T09:31:00Z">
        <w:r w:rsidR="0059678B" w:rsidRPr="00D95616" w:rsidDel="00D95616">
          <w:rPr>
            <w:noProof/>
          </w:rPr>
          <w:delText>(e.g., Cavanaugh et al. 2011, Wernberg et al. 2016, Pfister et al. 2018, Smale 2020)</w:delText>
        </w:r>
      </w:del>
      <w:moveTo w:id="248" w:author="Nick.Tolimieri [2]" w:date="2022-09-13T10:38:00Z">
        <w:del w:id="249" w:author="Nick.Tolimieri" w:date="2022-09-14T09:31:00Z">
          <w:r w:rsidR="00BE2B28" w:rsidRPr="00A10F7E" w:rsidDel="00D95616">
            <w:fldChar w:fldCharType="end"/>
          </w:r>
          <w:r w:rsidR="00BE2B28" w:rsidRPr="00D95616" w:rsidDel="00D95616">
            <w:delText>, while other</w:delText>
          </w:r>
        </w:del>
      </w:moveTo>
      <w:ins w:id="250" w:author="Nick.Tolimieri [2]" w:date="2022-09-13T10:57:00Z">
        <w:del w:id="251" w:author="Nick.Tolimieri" w:date="2022-09-14T09:31:00Z">
          <w:r w:rsidR="00D24EDC" w:rsidRPr="00D95616" w:rsidDel="00D95616">
            <w:delText>some</w:delText>
          </w:r>
        </w:del>
      </w:ins>
      <w:moveTo w:id="252" w:author="Nick.Tolimieri [2]" w:date="2022-09-13T10:38:00Z">
        <w:del w:id="253" w:author="Nick.Tolimieri" w:date="2022-09-14T09:31:00Z">
          <w:r w:rsidR="00BE2B28" w:rsidRPr="00D95616" w:rsidDel="00D95616">
            <w:delText xml:space="preserve"> studies suggest that elevated temperatures have independent physiological impacts  </w:delText>
          </w:r>
          <w:r w:rsidR="00BE2B28" w:rsidRPr="00A10F7E"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D95616"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254" w:author="Nick.Tolimieri [2]" w:date="2022-09-13T10:38:00Z">
        <w:del w:id="255" w:author="Nick.Tolimieri" w:date="2022-09-14T09:31:00Z">
          <w:r w:rsidR="00BE2B28" w:rsidRPr="00D95616" w:rsidDel="00D95616">
            <w:rPr>
              <w:rPrChange w:id="256" w:author="Nick.Tolimieri" w:date="2022-09-14T09:31:00Z">
                <w:rPr/>
              </w:rPrChange>
            </w:rPr>
          </w:r>
        </w:del>
      </w:ins>
      <w:moveTo w:id="257" w:author="Nick.Tolimieri [2]" w:date="2022-09-13T10:38:00Z">
        <w:del w:id="258" w:author="Nick.Tolimieri" w:date="2022-09-14T09:31:00Z">
          <w:r w:rsidR="00BE2B28" w:rsidRPr="00D95616" w:rsidDel="00D95616">
            <w:rPr>
              <w:rPrChange w:id="259" w:author="Nick.Tolimieri" w:date="2022-09-14T09:31:00Z">
                <w:rPr/>
              </w:rPrChange>
            </w:rPr>
            <w:fldChar w:fldCharType="end"/>
          </w:r>
        </w:del>
      </w:moveTo>
      <w:ins w:id="260" w:author="Nick.Tolimieri [2]" w:date="2022-09-13T10:38:00Z">
        <w:del w:id="261" w:author="Nick.Tolimieri" w:date="2022-09-14T09:31:00Z"/>
      </w:ins>
      <w:moveTo w:id="262" w:author="Nick.Tolimieri [2]" w:date="2022-09-13T10:38:00Z">
        <w:del w:id="263" w:author="Nick.Tolimieri" w:date="2022-09-14T09:31:00Z">
          <w:r w:rsidR="00BE2B28" w:rsidRPr="00A10F7E" w:rsidDel="00D95616">
            <w:fldChar w:fldCharType="separate"/>
          </w:r>
          <w:r w:rsidR="00BE2B28" w:rsidRPr="00D95616" w:rsidDel="00D95616">
            <w:rPr>
              <w:noProof/>
            </w:rPr>
            <w:delText>(Muth et al. 2019, Hamilton et al. 2020)</w:delText>
          </w:r>
          <w:r w:rsidR="00BE2B28" w:rsidRPr="00A10F7E" w:rsidDel="00D95616">
            <w:fldChar w:fldCharType="end"/>
          </w:r>
          <w:r w:rsidR="00BE2B28" w:rsidRPr="00D95616" w:rsidDel="00D95616">
            <w:delText>.</w:delText>
          </w:r>
          <w:r w:rsidR="00BE2B28" w:rsidDel="00D95616">
            <w:delText xml:space="preserve"> </w:delText>
          </w:r>
        </w:del>
      </w:moveTo>
    </w:p>
    <w:moveToRangeEnd w:id="204"/>
    <w:p w14:paraId="69526AA1" w14:textId="38EE89F2" w:rsidR="00C45824" w:rsidRDefault="00E878A1" w:rsidP="0086479B">
      <w:pPr>
        <w:rPr>
          <w:ins w:id="264" w:author="Nick.Tolimieri [2]" w:date="2022-09-12T10:33:00Z"/>
        </w:rPr>
      </w:pPr>
      <w:del w:id="265"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266" w:author="Nick.Tolimieri [2]" w:date="2022-09-12T14:37:00Z">
        <w:r w:rsidR="002E2D71">
          <w:t>R</w:t>
        </w:r>
      </w:ins>
      <w:ins w:id="267" w:author="Nick.Tolimieri [2]" w:date="2022-09-12T14:23:00Z">
        <w:r w:rsidR="00C65B06">
          <w:t>apid</w:t>
        </w:r>
      </w:ins>
      <w:ins w:id="268" w:author="Nick.Tolimieri [2]" w:date="2022-09-13T10:57:00Z">
        <w:r w:rsidR="00D24EDC">
          <w:t xml:space="preserve"> loss of </w:t>
        </w:r>
      </w:ins>
      <w:ins w:id="269" w:author="Nick.Tolimieri [2]" w:date="2022-09-12T14:23:00Z">
        <w:r w:rsidR="00C65B06">
          <w:t xml:space="preserve">kelp cover </w:t>
        </w:r>
      </w:ins>
      <w:ins w:id="270"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271" w:author="Nick.Tolimieri [2]" w:date="2022-09-12T14:57:00Z">
        <w:r w:rsidR="00C27952">
          <w:t xml:space="preserve"> </w:t>
        </w:r>
      </w:ins>
      <w:ins w:id="272" w:author="Nick.Tolimieri [2]" w:date="2022-09-12T14:24:00Z">
        <w:r w:rsidR="00C65B06">
          <w:t xml:space="preserve">have been </w:t>
        </w:r>
      </w:ins>
      <w:ins w:id="273" w:author="Nick.Tolimieri [2]" w:date="2022-09-12T14:25:00Z">
        <w:r w:rsidR="00C65B06">
          <w:t xml:space="preserve">documented in </w:t>
        </w:r>
      </w:ins>
      <w:ins w:id="274" w:author="Nick.Tolimieri [2]" w:date="2022-09-12T14:36:00Z">
        <w:r w:rsidR="00FA51A5">
          <w:t>N</w:t>
        </w:r>
      </w:ins>
      <w:ins w:id="275" w:author="Nick.Tolimieri [2]" w:date="2022-09-12T14:25:00Z">
        <w:r w:rsidR="00C65B06">
          <w:t>ew Zealand</w:t>
        </w:r>
      </w:ins>
      <w:ins w:id="276"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277" w:author="Nick.Tolimieri [2]" w:date="2022-09-12T14:25:00Z">
        <w:r w:rsidR="00C65B06">
          <w:t xml:space="preserve">, </w:t>
        </w:r>
      </w:ins>
      <w:ins w:id="278" w:author="Nick.Tolimieri [2]" w:date="2022-09-12T14:32:00Z">
        <w:r w:rsidR="00EC762E">
          <w:t xml:space="preserve">Western </w:t>
        </w:r>
      </w:ins>
      <w:ins w:id="279"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280" w:author="Nick.Tolimieri" w:date="2022-09-14T09:16:00Z">
        <w:r w:rsidR="00955F04">
          <w:t xml:space="preserve">, the North </w:t>
        </w:r>
      </w:ins>
      <w:ins w:id="281" w:author="Nick.Tolimieri" w:date="2022-09-14T09:17:00Z">
        <w:r w:rsidR="00955F04">
          <w:t xml:space="preserve">Atlantic </w:t>
        </w:r>
      </w:ins>
      <w:r w:rsidR="00955F04">
        <w:fldChar w:fldCharType="begin"/>
      </w:r>
      <w:r w:rsidR="00955F04">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3388&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282" w:author="Nick.Tolimieri [2]" w:date="2022-09-12T14:25:00Z">
        <w:r w:rsidR="00C65B06">
          <w:t xml:space="preserve"> and </w:t>
        </w:r>
      </w:ins>
      <w:ins w:id="283" w:author="Nick.Tolimieri [2]" w:date="2022-09-13T09:24:00Z">
        <w:r w:rsidR="00692601">
          <w:t>some but not all regions of the n</w:t>
        </w:r>
      </w:ins>
      <w:ins w:id="284" w:author="Nick.Tolimieri [2]" w:date="2022-09-12T14:25:00Z">
        <w:r w:rsidR="00C65B06">
          <w:t>ortheast Pacific</w:t>
        </w:r>
      </w:ins>
      <w:ins w:id="285"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286" w:author="Nick.Tolimieri [2]" w:date="2022-09-13T10:49:00Z">
        <w:r w:rsidR="0059678B">
          <w:t>.</w:t>
        </w:r>
      </w:ins>
      <w:ins w:id="287" w:author="Nick.Tolimieri [2]" w:date="2022-09-12T14:25:00Z">
        <w:r w:rsidR="00E103F5">
          <w:t xml:space="preserve"> </w:t>
        </w:r>
      </w:ins>
      <w:ins w:id="288" w:author="Nick.Tolimieri" w:date="2022-09-14T09:31:00Z">
        <w:r w:rsidR="00D95616" w:rsidRPr="006F49BE">
          <w:t xml:space="preserve">While sea surface temperature (SST) is the primary parameter used to identify MHWs (Hobday et al. 2016), temperature extremes co-occur with changes in many interacting environmental conditions, especially the availability of nutrients </w:t>
        </w:r>
        <w:r w:rsidR="00D95616" w:rsidRPr="006F49BE">
          <w:fldChar w:fldCharType="begin"/>
        </w:r>
        <w:r w:rsidR="00D95616" w:rsidRPr="006F49BE">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D95616" w:rsidRPr="006F49BE">
          <w:fldChar w:fldCharType="separate"/>
        </w:r>
        <w:r w:rsidR="00D95616" w:rsidRPr="006F49BE">
          <w:rPr>
            <w:noProof/>
          </w:rPr>
          <w:t>(Straub et al. 2019)</w:t>
        </w:r>
        <w:r w:rsidR="00D95616" w:rsidRPr="006F49BE">
          <w:fldChar w:fldCharType="end"/>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 </w:instrTex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DATA </w:instrText>
        </w:r>
        <w:r w:rsidR="00D95616" w:rsidRPr="006F49BE">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 </w:instrText>
        </w:r>
        <w:r w:rsidR="00D95616" w:rsidRPr="00A17A1E">
          <w:rPr>
            <w:rPrChange w:id="289" w:author="Nick.Tolimieri" w:date="2022-09-14T09:49:00Z">
              <w:rPr/>
            </w:rPrChange>
          </w:rPr>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DATA </w:instrText>
        </w:r>
        <w:r w:rsidR="00D95616" w:rsidRPr="00A17A1E">
          <w:rPr>
            <w:rPrChange w:id="290" w:author="Nick.Tolimieri" w:date="2022-09-14T09:49:00Z">
              <w:rPr/>
            </w:rPrChange>
          </w:rPr>
        </w:r>
        <w:r w:rsidR="00D95616" w:rsidRPr="00A17A1E">
          <w:rPr>
            <w:rPrChange w:id="291" w:author="Nick.Tolimieri" w:date="2022-09-14T09:49:00Z">
              <w:rPr/>
            </w:rPrChange>
          </w:rPr>
          <w:fldChar w:fldCharType="end"/>
        </w:r>
        <w:r w:rsidR="00D95616" w:rsidRPr="00A10F7E">
          <w:rPr>
            <w:rPrChange w:id="292" w:author="Nick.Tolimieri" w:date="2022-09-14T09:49:00Z">
              <w:rPr/>
            </w:rPrChange>
          </w:rPr>
        </w:r>
        <w:r w:rsidR="00D95616" w:rsidRPr="00A10F7E">
          <w:rPr>
            <w:rPrChange w:id="293" w:author="Nick.Tolimieri" w:date="2022-09-14T09:49:00Z">
              <w:rPr/>
            </w:rPrChange>
          </w:rPr>
          <w:fldChar w:fldCharType="separate"/>
        </w:r>
        <w:r w:rsidR="00D95616" w:rsidRPr="00A17A1E">
          <w:rPr>
            <w:noProof/>
          </w:rPr>
          <w:t>(Muth et al. 2019, Hamilton et al. 2020)</w:t>
        </w:r>
        <w:r w:rsidR="00D95616" w:rsidRPr="00A10F7E">
          <w:fldChar w:fldCharType="end"/>
        </w:r>
        <w:r w:rsidR="00D95616" w:rsidRPr="00A17A1E">
          <w:t>.</w:t>
        </w:r>
      </w:ins>
      <w:del w:id="294" w:author="Nick.Tolimieri [2]" w:date="2022-09-13T10:47:00Z">
        <w:r w:rsidRPr="00A10F7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 </w:delInstrText>
        </w:r>
        <w:r w:rsidRPr="00A17A1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DATA </w:delInstrText>
        </w:r>
        <w:r w:rsidRPr="00A17A1E" w:rsidDel="000E2647">
          <w:rPr>
            <w:rPrChange w:id="295" w:author="Nick.Tolimieri" w:date="2022-09-14T09:49:00Z">
              <w:rPr/>
            </w:rPrChange>
          </w:rPr>
        </w:r>
        <w:r w:rsidRPr="00A17A1E" w:rsidDel="000E2647">
          <w:rPr>
            <w:rPrChange w:id="296" w:author="Nick.Tolimieri" w:date="2022-09-14T09:49:00Z">
              <w:rPr/>
            </w:rPrChange>
          </w:rPr>
          <w:fldChar w:fldCharType="end"/>
        </w:r>
        <w:r w:rsidRPr="00A10F7E" w:rsidDel="000E2647">
          <w:fldChar w:fldCharType="separate"/>
        </w:r>
        <w:r w:rsidRPr="00A17A1E" w:rsidDel="000E2647">
          <w:rPr>
            <w:noProof/>
          </w:rPr>
          <w:delText>(Arafeh-Dalmau et al. 2019, Cavanaugh et al. 2019, Rogers-Bennett &amp; Catton 2019, Beas-Luna et al. 2020)</w:delText>
        </w:r>
        <w:r w:rsidRPr="00A10F7E" w:rsidDel="000E2647">
          <w:fldChar w:fldCharType="end"/>
        </w:r>
      </w:del>
      <w:ins w:id="297" w:author="Nick.Tolimieri" w:date="2022-09-09T14:07:00Z">
        <w:del w:id="298" w:author="Nick.Tolimieri [2]" w:date="2022-09-12T14:37:00Z">
          <w:r w:rsidR="0062649E" w:rsidRPr="00A17A1E" w:rsidDel="002E2D71">
            <w:delText>W</w:delText>
          </w:r>
        </w:del>
        <w:del w:id="299" w:author="Nick.Tolimieri [2]" w:date="2022-09-13T10:47:00Z">
          <w:r w:rsidR="0062649E" w:rsidRPr="00A17A1E" w:rsidDel="000E2647">
            <w:delText xml:space="preserve">arm water </w:delText>
          </w:r>
        </w:del>
        <w:del w:id="300" w:author="Nick.Tolimieri [2]" w:date="2022-09-12T14:37:00Z">
          <w:r w:rsidR="0062649E" w:rsidRPr="00A17A1E" w:rsidDel="002E2D71">
            <w:delText>and</w:delText>
          </w:r>
        </w:del>
        <w:del w:id="301" w:author="Nick.Tolimieri [2]" w:date="2022-09-13T10:47:00Z">
          <w:r w:rsidR="0062649E" w:rsidRPr="00A17A1E" w:rsidDel="000E2647">
            <w:delText xml:space="preserve"> low nutrient availability lead to kelp loss</w:delText>
          </w:r>
        </w:del>
      </w:ins>
      <w:ins w:id="302" w:author="Nick.Tolimieri" w:date="2022-09-09T14:08:00Z">
        <w:del w:id="303" w:author="Nick.Tolimieri [2]" w:date="2022-09-13T10:47:00Z">
          <w:r w:rsidR="0062649E" w:rsidRPr="00A17A1E" w:rsidDel="000E2647">
            <w:delText xml:space="preserve"> </w:delText>
          </w:r>
        </w:del>
      </w:ins>
      <w:del w:id="304" w:author="Nick.Tolimieri [2]" w:date="2022-09-13T10:47:00Z">
        <w:r w:rsidRPr="00A10F7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 </w:delInstrText>
        </w:r>
        <w:r w:rsidRPr="00A17A1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DATA </w:delInstrText>
        </w:r>
        <w:r w:rsidRPr="00A17A1E" w:rsidDel="000E2647">
          <w:rPr>
            <w:rPrChange w:id="305" w:author="Nick.Tolimieri" w:date="2022-09-14T09:49:00Z">
              <w:rPr/>
            </w:rPrChange>
          </w:rPr>
        </w:r>
        <w:r w:rsidRPr="00A17A1E" w:rsidDel="000E2647">
          <w:rPr>
            <w:rPrChange w:id="306" w:author="Nick.Tolimieri" w:date="2022-09-14T09:49:00Z">
              <w:rPr/>
            </w:rPrChange>
          </w:rPr>
          <w:fldChar w:fldCharType="end"/>
        </w:r>
        <w:r w:rsidRPr="00A10F7E" w:rsidDel="000E2647">
          <w:fldChar w:fldCharType="separate"/>
        </w:r>
        <w:r w:rsidRPr="00A17A1E" w:rsidDel="000E2647">
          <w:rPr>
            <w:noProof/>
          </w:rPr>
          <w:delText>(Wernberg et al. 2013, Wernberg et al. 2016, Pfister et al. 2018, Smale 2020)</w:delText>
        </w:r>
        <w:r w:rsidRPr="00A10F7E" w:rsidDel="000E2647">
          <w:fldChar w:fldCharType="end"/>
        </w:r>
      </w:del>
      <w:ins w:id="307" w:author="Nick.Tolimieri [2]" w:date="2022-09-13T10:43:00Z">
        <w:r w:rsidR="000E2647" w:rsidRPr="00A17A1E">
          <w:rPr>
            <w:rPrChange w:id="308" w:author="Nick.Tolimieri" w:date="2022-09-14T09:49:00Z">
              <w:rPr>
                <w:highlight w:val="yellow"/>
              </w:rPr>
            </w:rPrChange>
          </w:rPr>
          <w:t xml:space="preserve"> </w:t>
        </w:r>
      </w:ins>
      <w:ins w:id="309" w:author="Nick.Tolimieri" w:date="2022-09-09T14:07:00Z">
        <w:del w:id="310" w:author="Nick.Tolimieri [2]" w:date="2022-09-13T10:43:00Z">
          <w:r w:rsidR="0062649E" w:rsidRPr="00A17A1E" w:rsidDel="000E2647">
            <w:delText xml:space="preserve">, </w:delText>
          </w:r>
        </w:del>
      </w:ins>
      <w:ins w:id="311" w:author="Nick.Tolimieri" w:date="2022-09-09T14:08:00Z">
        <w:del w:id="312" w:author="Nick.Tolimieri [2]" w:date="2022-09-13T10:43:00Z">
          <w:r w:rsidR="0062649E" w:rsidRPr="00A17A1E" w:rsidDel="000E2647">
            <w:delText xml:space="preserve">while the effects of wave action can vary with species and species’ life-history </w:delText>
          </w:r>
        </w:del>
      </w:ins>
      <w:ins w:id="313" w:author="Nick.Tolimieri" w:date="2022-09-09T14:09:00Z">
        <w:del w:id="314" w:author="Nick.Tolimieri [2]" w:date="2022-09-13T10:43:00Z">
          <w:r w:rsidR="0062649E" w:rsidRPr="00A17A1E" w:rsidDel="000E2647">
            <w:delText>and the timing of impact</w:delText>
          </w:r>
        </w:del>
      </w:ins>
      <w:ins w:id="315" w:author="Nick.Tolimieri [2]" w:date="2022-09-13T10:43:00Z">
        <w:r w:rsidR="000E2647" w:rsidRPr="00A17A1E">
          <w:rPr>
            <w:rPrChange w:id="316" w:author="Nick.Tolimieri" w:date="2022-09-14T09:49:00Z">
              <w:rPr>
                <w:highlight w:val="yellow"/>
              </w:rPr>
            </w:rPrChange>
          </w:rPr>
          <w:t>Wave action</w:t>
        </w:r>
      </w:ins>
      <w:ins w:id="317" w:author="Nick.Tolimieri" w:date="2022-09-14T09:48:00Z">
        <w:r w:rsidR="00A17A1E" w:rsidRPr="00A17A1E">
          <w:rPr>
            <w:rPrChange w:id="318" w:author="Nick.Tolimieri" w:date="2022-09-14T09:49:00Z">
              <w:rPr>
                <w:highlight w:val="yellow"/>
              </w:rPr>
            </w:rPrChange>
          </w:rPr>
          <w:t xml:space="preserve"> while clearly important can have different impacts based on location and species life history</w:t>
        </w:r>
      </w:ins>
      <w:ins w:id="319" w:author="Nick.Tolimieri" w:date="2022-09-14T09:59:00Z">
        <w:r w:rsidR="00A57AD7">
          <w:t>—</w:t>
        </w:r>
      </w:ins>
      <w:ins w:id="320" w:author="Nick.Tolimieri" w:date="2022-09-14T09:48:00Z">
        <w:r w:rsidR="001B02BF">
          <w:t>both</w:t>
        </w:r>
      </w:ins>
      <w:ins w:id="321" w:author="Nick.Tolimieri" w:date="2022-09-14T09:59:00Z">
        <w:r w:rsidR="00A57AD7">
          <w:t xml:space="preserve"> </w:t>
        </w:r>
      </w:ins>
      <w:ins w:id="322" w:author="Nick.Tolimieri" w:date="2022-09-14T09:48:00Z">
        <w:r w:rsidR="001B02BF">
          <w:t xml:space="preserve">impacting kelps directly and by influencing herbivore behavior </w:t>
        </w:r>
      </w:ins>
      <w:ins w:id="323" w:author="Nick.Tolimieri [2]" w:date="2022-09-13T10:43:00Z">
        <w:del w:id="324" w:author="Nick.Tolimieri" w:date="2022-09-14T09:49:00Z">
          <w:r w:rsidR="000E2647" w:rsidRPr="00A17A1E" w:rsidDel="00A17A1E">
            <w:rPr>
              <w:rPrChange w:id="325" w:author="Nick.Tolimieri" w:date="2022-09-14T09:49:00Z">
                <w:rPr>
                  <w:highlight w:val="yellow"/>
                </w:rPr>
              </w:rPrChange>
            </w:rPr>
            <w:delText>…</w:delText>
          </w:r>
        </w:del>
      </w:ins>
      <w:r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 </w:instrText>
      </w:r>
      <w:r w:rsidR="001B02BF">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DATA </w:instrText>
      </w:r>
      <w:r w:rsidR="001B02BF">
        <w:fldChar w:fldCharType="end"/>
      </w:r>
      <w:r w:rsidRPr="00A10F7E">
        <w:rPr>
          <w:rPrChange w:id="326" w:author="Nick.Tolimieri" w:date="2022-09-14T09:49:00Z">
            <w:rPr/>
          </w:rPrChange>
        </w:rPr>
      </w:r>
      <w:r w:rsidRPr="00A10F7E">
        <w:rPr>
          <w:rPrChange w:id="327" w:author="Nick.Tolimieri" w:date="2022-09-14T09:49:00Z">
            <w:rPr/>
          </w:rPrChange>
        </w:rPr>
        <w:fldChar w:fldCharType="separate"/>
      </w:r>
      <w:r w:rsidR="001B02BF">
        <w:rPr>
          <w:noProof/>
        </w:rPr>
        <w:t>(Dayton &amp; Tegner 1984, Siddon &amp; Witman 2003, Reed et al. 2011, Hamilton et al. 2020)</w:t>
      </w:r>
      <w:r w:rsidRPr="00A10F7E">
        <w:fldChar w:fldCharType="end"/>
      </w:r>
      <w:ins w:id="328" w:author="Nick.Tolimieri" w:date="2022-09-09T14:08:00Z">
        <w:r w:rsidR="0062649E" w:rsidRPr="00A17A1E">
          <w:t>.</w:t>
        </w:r>
      </w:ins>
      <w:ins w:id="329" w:author="Nick.Tolimieri [2]" w:date="2022-09-13T10:32:00Z">
        <w:del w:id="330" w:author="Nick.Tolimieri" w:date="2022-09-14T09:51:00Z">
          <w:r w:rsidR="00CB317F" w:rsidRPr="00B52571" w:rsidDel="001B02BF">
            <w:rPr>
              <w:highlight w:val="yellow"/>
              <w:rPrChange w:id="331" w:author="Nick.Tolimieri [2]" w:date="2022-09-13T10:50:00Z">
                <w:rPr/>
              </w:rPrChange>
            </w:rPr>
            <w:delText>Wave action but not with this MWH (REF</w:delText>
          </w:r>
        </w:del>
      </w:ins>
      <w:ins w:id="332" w:author="Nick.Tolimieri [2]" w:date="2022-09-13T10:40:00Z">
        <w:del w:id="333" w:author="Nick.Tolimieri" w:date="2022-09-14T09:51:00Z">
          <w:r w:rsidR="009755A9" w:rsidRPr="00B52571" w:rsidDel="001B02BF">
            <w:rPr>
              <w:highlight w:val="yellow"/>
              <w:rPrChange w:id="334" w:author="Nick.Tolimieri [2]" w:date="2022-09-13T10:50:00Z">
                <w:rPr/>
              </w:rPrChange>
            </w:rPr>
            <w:delText xml:space="preserve"> Siddon and Witman)</w:delText>
          </w:r>
        </w:del>
      </w:ins>
      <w:ins w:id="335" w:author="Nick.Tolimieri [2]" w:date="2022-09-13T10:50:00Z">
        <w:del w:id="336" w:author="Nick.Tolimieri" w:date="2022-09-14T09:51:00Z">
          <w:r w:rsidR="00B52571" w:rsidRPr="00B52571" w:rsidDel="001B02BF">
            <w:rPr>
              <w:highlight w:val="yellow"/>
              <w:rPrChange w:id="337" w:author="Nick.Tolimieri [2]" w:date="2022-09-13T10:50:00Z">
                <w:rPr/>
              </w:rPrChange>
            </w:rPr>
            <w:delText xml:space="preserve"> Nah. Add comment to discussion. Wave action matters, but our sites are protected.</w:delText>
          </w:r>
        </w:del>
      </w:ins>
      <w:ins w:id="338" w:author="Nick.Tolimieri" w:date="2022-09-14T09:51:00Z">
        <w:r w:rsidR="001B02BF" w:rsidDel="001B02BF">
          <w:rPr>
            <w:highlight w:val="yellow"/>
          </w:rPr>
          <w:t xml:space="preserve"> </w:t>
        </w:r>
      </w:ins>
      <w:del w:id="339" w:author="Nick.Tolimieri" w:date="2022-09-14T09:51:00Z">
        <w:r w:rsidR="001B02BF" w:rsidDel="001B02BF">
          <w:rPr>
            <w:highlight w:val="yellow"/>
          </w:rPr>
          <w:fldChar w:fldCharType="begin"/>
        </w:r>
        <w:r w:rsidR="001B02BF" w:rsidDel="001B02BF">
          <w:rPr>
            <w:highlight w:val="yellow"/>
          </w:rPr>
          <w:delInstrText xml:space="preserve"> ADDIN EN.CITE &lt;EndNote&gt;&lt;Cite&gt;&lt;Author&gt;Christopher&lt;/Author&gt;&lt;Year&gt;2003&lt;/Year&gt;&lt;RecNum&gt;9300&lt;/RecNum&gt;&lt;DisplayText&gt;(Christopher &amp;amp; Jon 2003)&lt;/DisplayText&gt;&lt;record&gt;&lt;rec-number&gt;9300&lt;/rec-number&gt;&lt;foreign-keys&gt;&lt;key app="EN" db-id="prxrzzvdy0x2s4ee00qpxptadsswa02rwx0p" timestamp="1663174299"&gt;9300&lt;/key&gt;&lt;/foreign-keys&gt;&lt;ref-type name="Journal Article"&gt;17&lt;/ref-type&gt;&lt;contributors&gt;&lt;authors&gt;&lt;author&gt;Christopher, E. Siddon&lt;/author&gt;&lt;author&gt;Jon, D. Witman&lt;/author&gt;&lt;/authors&gt;&lt;/contributors&gt;&lt;titles&gt;&lt;title&gt;Influence of chronic, low-level hydrodynamic forces on subtidal community structure&lt;/title&gt;&lt;secondary-title&gt;Marine Ecology Progress Series&lt;/secondary-title&gt;&lt;/titles&gt;&lt;periodical&gt;&lt;full-title&gt;Marine Ecology Progress Series&lt;/full-title&gt;&lt;abbr-1&gt;Mar Ecol Prog Ser&lt;/abbr-1&gt;&lt;/periodical&gt;&lt;pages&gt;99-110&lt;/pages&gt;&lt;volume&gt;261&lt;/volume&gt;&lt;dates&gt;&lt;year&gt;2003&lt;/year&gt;&lt;/dates&gt;&lt;urls&gt;&lt;related-urls&gt;&lt;url&gt;https://www.int-res.com/abstracts/meps/v261/p99-110/&lt;/url&gt;&lt;/related-urls&gt;&lt;/urls&gt;&lt;/record&gt;&lt;/Cite&gt;&lt;/EndNote&gt;</w:delInstrText>
        </w:r>
        <w:r w:rsidR="001B02BF" w:rsidDel="001B02BF">
          <w:rPr>
            <w:highlight w:val="yellow"/>
          </w:rPr>
          <w:fldChar w:fldCharType="separate"/>
        </w:r>
        <w:r w:rsidR="001B02BF" w:rsidDel="001B02BF">
          <w:rPr>
            <w:noProof/>
            <w:highlight w:val="yellow"/>
          </w:rPr>
          <w:delText>(Christopher &amp; Jon 2003)</w:delText>
        </w:r>
        <w:r w:rsidR="001B02BF" w:rsidDel="001B02BF">
          <w:rPr>
            <w:highlight w:val="yellow"/>
          </w:rPr>
          <w:fldChar w:fldCharType="end"/>
        </w:r>
      </w:del>
    </w:p>
    <w:p w14:paraId="4AEFAA74" w14:textId="02388234" w:rsidR="00521161" w:rsidDel="00843623" w:rsidRDefault="00EE36D9">
      <w:pPr>
        <w:rPr>
          <w:ins w:id="340" w:author="Nick.Tolimieri" w:date="2022-09-09T14:01:00Z"/>
          <w:del w:id="341" w:author="Nick.Tolimieri [2]" w:date="2022-09-12T15:31:00Z"/>
        </w:rPr>
      </w:pPr>
      <w:ins w:id="342" w:author="Nick.Tolimieri [2]" w:date="2022-09-12T14:46:00Z">
        <w:r>
          <w:t xml:space="preserve">Intense herbivory by urchins when </w:t>
        </w:r>
      </w:ins>
      <w:ins w:id="343"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344" w:author="Nick.Tolimieri [2]" w:date="2022-09-12T14:47:00Z">
        <w:r>
          <w:t>.</w:t>
        </w:r>
      </w:ins>
      <w:del w:id="345"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346" w:author="Nick.Tolimieri [2]" w:date="2022-09-12T14:48:00Z">
        <w:r>
          <w:t xml:space="preserve"> </w:t>
        </w:r>
      </w:ins>
      <w:ins w:id="347" w:author="Nick.Tolimieri [2]" w:date="2022-09-12T14:47:00Z">
        <w:r>
          <w:t>Howev</w:t>
        </w:r>
        <w:r w:rsidRPr="007731E7">
          <w:t>er, k</w:t>
        </w:r>
      </w:ins>
      <w:ins w:id="348" w:author="Nick.Tolimieri" w:date="2022-09-09T14:14:00Z">
        <w:del w:id="349" w:author="Nick.Tolimieri [2]" w:date="2022-09-12T14:38:00Z">
          <w:r w:rsidR="00F07C30" w:rsidRPr="007731E7" w:rsidDel="005A5B62">
            <w:delText>At the same time, k</w:delText>
          </w:r>
        </w:del>
        <w:r w:rsidR="00F07C30" w:rsidRPr="007731E7">
          <w:t>elp forests can be</w:t>
        </w:r>
      </w:ins>
      <w:ins w:id="350" w:author="Nick.Tolimieri [2]" w:date="2022-09-12T14:53:00Z">
        <w:r w:rsidR="00E925A2" w:rsidRPr="007731E7">
          <w:rPr>
            <w:rPrChange w:id="351" w:author="Nick.Tolimieri [2]" w:date="2022-09-12T14:57:00Z">
              <w:rPr>
                <w:highlight w:val="yellow"/>
              </w:rPr>
            </w:rPrChange>
          </w:rPr>
          <w:t xml:space="preserve"> maintained or</w:t>
        </w:r>
      </w:ins>
      <w:ins w:id="352" w:author="Nick.Tolimieri" w:date="2022-09-09T14:14:00Z">
        <w:del w:id="353" w:author="Nick.Tolimieri [2]" w:date="2022-09-12T14:52:00Z">
          <w:r w:rsidR="00F07C30" w:rsidRPr="007731E7" w:rsidDel="006771FC">
            <w:delText xml:space="preserve"> maintained </w:delText>
          </w:r>
        </w:del>
      </w:ins>
      <w:ins w:id="354" w:author="Nick.Tolimieri" w:date="2022-09-09T14:22:00Z">
        <w:del w:id="355" w:author="Nick.Tolimieri [2]" w:date="2022-09-12T14:52:00Z">
          <w:r w:rsidR="00414B8B" w:rsidRPr="007731E7" w:rsidDel="006771FC">
            <w:delText>or</w:delText>
          </w:r>
        </w:del>
        <w:r w:rsidR="00414B8B" w:rsidRPr="007731E7">
          <w:t xml:space="preserve"> promoted </w:t>
        </w:r>
      </w:ins>
      <w:ins w:id="356" w:author="Nick.Tolimieri" w:date="2022-09-09T14:14:00Z">
        <w:r w:rsidR="00F07C30" w:rsidRPr="007731E7">
          <w:t xml:space="preserve">by </w:t>
        </w:r>
        <w:del w:id="357" w:author="Nick.Tolimieri [2]" w:date="2022-09-12T14:48:00Z">
          <w:r w:rsidR="00F07C30" w:rsidRPr="007731E7" w:rsidDel="00EE36D9">
            <w:delText xml:space="preserve">the classic </w:delText>
          </w:r>
        </w:del>
        <w:r w:rsidR="00F07C30" w:rsidRPr="007731E7">
          <w:t>trophic cascade</w:t>
        </w:r>
      </w:ins>
      <w:ins w:id="358" w:author="Nick.Tolimieri [2]" w:date="2022-09-12T14:48:00Z">
        <w:r w:rsidRPr="007731E7">
          <w:rPr>
            <w:rPrChange w:id="359" w:author="Nick.Tolimieri [2]" w:date="2022-09-12T14:57:00Z">
              <w:rPr>
                <w:highlight w:val="yellow"/>
              </w:rPr>
            </w:rPrChange>
          </w:rPr>
          <w:t>s</w:t>
        </w:r>
      </w:ins>
      <w:ins w:id="360" w:author="Nick.Tolimieri" w:date="2022-09-09T14:14:00Z">
        <w:r w:rsidR="00F07C30" w:rsidRPr="007731E7">
          <w:t xml:space="preserve"> in which </w:t>
        </w:r>
        <w:del w:id="361" w:author="Nick.Tolimieri [2]" w:date="2022-09-12T14:48:00Z">
          <w:r w:rsidR="00F07C30" w:rsidRPr="007731E7" w:rsidDel="00EE36D9">
            <w:delText>otter predation</w:delText>
          </w:r>
        </w:del>
      </w:ins>
      <w:ins w:id="362" w:author="Nick.Tolimieri [2]" w:date="2022-09-12T14:48:00Z">
        <w:r w:rsidRPr="007731E7">
          <w:t>urchin predators</w:t>
        </w:r>
      </w:ins>
      <w:ins w:id="363" w:author="Nick.Tolimieri" w:date="2022-09-09T14:14:00Z">
        <w:r w:rsidR="00F07C30" w:rsidRPr="007731E7">
          <w:t xml:space="preserve"> depress</w:t>
        </w:r>
        <w:del w:id="364" w:author="Nick.Tolimieri [2]" w:date="2022-09-13T10:52:00Z">
          <w:r w:rsidR="00F07C30" w:rsidRPr="007731E7" w:rsidDel="00A91510">
            <w:delText>es</w:delText>
          </w:r>
          <w:r w:rsidR="00F07C30" w:rsidDel="00A91510">
            <w:delText xml:space="preserve"> the abundance of </w:delText>
          </w:r>
        </w:del>
      </w:ins>
      <w:ins w:id="365" w:author="Nick.Tolimieri" w:date="2022-09-09T14:15:00Z">
        <w:del w:id="366" w:author="Nick.Tolimieri [2]" w:date="2022-09-13T10:52:00Z">
          <w:r w:rsidR="00F07C30" w:rsidDel="00A91510">
            <w:delText>herbivorous</w:delText>
          </w:r>
        </w:del>
      </w:ins>
      <w:ins w:id="367" w:author="Nick.Tolimieri" w:date="2022-09-09T14:14:00Z">
        <w:del w:id="368" w:author="Nick.Tolimieri [2]" w:date="2022-09-13T10:52:00Z">
          <w:r w:rsidR="00F07C30" w:rsidDel="00A91510">
            <w:delText xml:space="preserve"> urchins</w:delText>
          </w:r>
        </w:del>
      </w:ins>
      <w:ins w:id="369" w:author="Nick.Tolimieri [2]" w:date="2022-09-13T10:52:00Z">
        <w:r w:rsidR="00A91510">
          <w:t xml:space="preserve"> urchin abundance</w:t>
        </w:r>
      </w:ins>
      <w:ins w:id="370" w:author="Nick.Tolimieri" w:date="2022-09-09T14:15:00Z">
        <w:r w:rsidR="00F07C30">
          <w:t xml:space="preserve"> </w:t>
        </w:r>
        <w:r w:rsidR="00F07C30">
          <w:lastRenderedPageBreak/>
          <w:t>allowing dense kelp stands</w:t>
        </w:r>
      </w:ins>
      <w:ins w:id="371" w:author="Nick.Tolimieri [2]" w:date="2022-09-12T14:50:00Z">
        <w:r w:rsidR="00960C6A">
          <w:t>—the</w:t>
        </w:r>
        <w:del w:id="372" w:author="Nick.Tolimieri" w:date="2022-09-14T09:32:00Z">
          <w:r w:rsidR="00960C6A" w:rsidDel="0073420A">
            <w:delText xml:space="preserve"> classic trophic cascade </w:delText>
          </w:r>
        </w:del>
      </w:ins>
      <w:ins w:id="373" w:author="Nick.Tolimieri" w:date="2022-09-14T09:32:00Z">
        <w:r w:rsidR="0073420A">
          <w:t xml:space="preserve"> example </w:t>
        </w:r>
      </w:ins>
      <w:ins w:id="374" w:author="Nick.Tolimieri [2]" w:date="2022-09-12T14:50:00Z">
        <w:r w:rsidR="00960C6A">
          <w:t>being the otter-urchin-kel</w:t>
        </w:r>
        <w:r w:rsidR="006771FC">
          <w:t>p</w:t>
        </w:r>
      </w:ins>
      <w:ins w:id="375" w:author="Nick.Tolimieri [2]" w:date="2022-09-13T09:25:00Z">
        <w:r w:rsidR="001114C4">
          <w:t xml:space="preserve"> </w:t>
        </w:r>
      </w:ins>
      <w:ins w:id="376" w:author="Nick.Tolimieri" w:date="2022-09-14T09:32:00Z">
        <w:r w:rsidR="00070E60">
          <w:t xml:space="preserve">trophic </w:t>
        </w:r>
        <w:r w:rsidR="00D95616">
          <w:t>cascade</w:t>
        </w:r>
      </w:ins>
      <w:ins w:id="377" w:author="Nick.Tolimieri [2]" w:date="2022-09-13T09:25:00Z">
        <w:del w:id="378" w:author="Nick.Tolimieri" w:date="2022-09-14T09:32:00Z">
          <w:r w:rsidR="001114C4" w:rsidDel="00D95616">
            <w:delText>food web</w:delText>
          </w:r>
        </w:del>
      </w:ins>
      <w:ins w:id="379" w:author="Nick.Tolimieri [2]" w:date="2022-09-12T14:50:00Z">
        <w:r w:rsidR="006771FC">
          <w:t xml:space="preserve"> </w:t>
        </w:r>
      </w:ins>
      <w:ins w:id="380" w:author="Nick.Tolimieri [2]" w:date="2022-09-12T14:53:00Z">
        <w:r w:rsidR="00E925A2">
          <w:t>described</w:t>
        </w:r>
      </w:ins>
      <w:ins w:id="381" w:author="Nick.Tolimieri [2]" w:date="2022-09-12T14:50:00Z">
        <w:r w:rsidR="006771FC">
          <w:t xml:space="preserve"> for the northeast </w:t>
        </w:r>
      </w:ins>
      <w:ins w:id="382" w:author="Nick.Tolimieri [2]" w:date="2022-09-12T14:52:00Z">
        <w:r w:rsidR="006771FC">
          <w:t>Pacific</w:t>
        </w:r>
      </w:ins>
      <w:ins w:id="383" w:author="Nick.Tolimieri" w:date="2022-09-09T14:15:00Z">
        <w:del w:id="384"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385" w:author="Nick.Tolimieri [2]" w:date="2022-09-12T14:54:00Z">
        <w:r w:rsidR="005B5B9E">
          <w:t>, although fishes and inverteb</w:t>
        </w:r>
        <w:r w:rsidR="005B5B9E" w:rsidRPr="00843623">
          <w:t>rates</w:t>
        </w:r>
      </w:ins>
      <w:ins w:id="386"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387" w:author="Nick.Tolimieri [2]" w:date="2022-09-13T10:53:00Z">
        <w:r w:rsidR="00D24EDC">
          <w:t xml:space="preserve"> </w:t>
        </w:r>
        <w:del w:id="388" w:author="Nick.Tolimieri" w:date="2022-09-14T09:32:00Z">
          <w:r w:rsidR="00D24EDC" w:rsidRPr="00D24EDC" w:rsidDel="00560C70">
            <w:rPr>
              <w:highlight w:val="yellow"/>
              <w:rPrChange w:id="389" w:author="Nick.Tolimieri [2]" w:date="2022-09-13T10:53:00Z">
                <w:rPr/>
              </w:rPrChange>
            </w:rPr>
            <w:delText>maybe some Sitton &amp; Whitman</w:delText>
          </w:r>
          <w:r w:rsidR="00D24EDC" w:rsidDel="00560C70">
            <w:rPr>
              <w:highlight w:val="yellow"/>
            </w:rPr>
            <w:delText xml:space="preserve"> refs</w:delText>
          </w:r>
          <w:r w:rsidR="00D24EDC" w:rsidRPr="00D24EDC" w:rsidDel="00560C70">
            <w:rPr>
              <w:highlight w:val="yellow"/>
              <w:rPrChange w:id="390" w:author="Nick.Tolimieri [2]" w:date="2022-09-13T10:53:00Z">
                <w:rPr/>
              </w:rPrChange>
            </w:rPr>
            <w:delText xml:space="preserve"> here</w:delText>
          </w:r>
          <w:r w:rsidR="00D24EDC" w:rsidDel="00560C70">
            <w:delText xml:space="preserve">. </w:delText>
          </w:r>
        </w:del>
      </w:ins>
      <w:del w:id="391" w:author="Nick.Tolimieri [2]" w:date="2022-09-12T15:15:00Z">
        <w:r w:rsidR="005B5B9E" w:rsidRPr="00A10F7E" w:rsidDel="00B23147">
          <w:fldChar w:fldCharType="begin"/>
        </w:r>
        <w:r w:rsidR="007731E7" w:rsidRPr="00843623" w:rsidDel="00B23147">
          <w:delInstrText xml:space="preserve"> ADDIN EN.CITE &lt;EndNote&gt;&lt;Cite&gt;&lt;Author&gt;Ling&lt;/Author&gt;&lt;Year&gt;2009&lt;/Year&gt;&lt;RecNum&gt;8514&lt;/RecNum&gt;&lt;DisplayText&gt;(Ling et al. 2009, Eurich et al. 2014)&lt;/DisplayText&gt;&lt;record&gt;&lt;rec-number&gt;8514&lt;/rec-number&gt;&lt;foreign-keys&gt;&lt;key app="EN" db-id="prxrzzvdy0x2s4ee00qpxptadsswa02rwx0p" timestamp="0"&gt;8514&lt;/key&gt;&lt;/foreign-keys&gt;&lt;ref-type name="Journal Article"&gt;17&lt;/ref-type&gt;&lt;contributors&gt;&lt;authors&gt;&lt;author&gt;Ling, S. D.&lt;/author&gt;&lt;author&gt;Johnson, C. R.&lt;/author&gt;&lt;author&gt;Frusher, S. D.&lt;/author&gt;&lt;author&gt;Ridgway, K. R.&lt;/author&gt;&lt;/authors&gt;&lt;/contributors&gt;&lt;titles&gt;&lt;title&gt;Overfishing reduces resilience of kelp beds to climate-driven catastrophic phase shift&lt;/title&gt;&lt;secondary-title&gt;Proceedings of the National Academy of Sciences&lt;/secondary-title&gt;&lt;/titles&gt;&lt;periodical&gt;&lt;full-title&gt;Proceedings of the National Academy of Sciences&lt;/full-title&gt;&lt;/periodical&gt;&lt;pages&gt;22341-22345&lt;/pages&gt;&lt;volume&gt;106&lt;/volume&gt;&lt;number&gt;52&lt;/number&gt;&lt;dates&gt;&lt;year&gt;2009&lt;/year&gt;&lt;/dates&gt;&lt;urls&gt;&lt;related-urls&gt;&lt;url&gt;https://www.pnas.org/content/pnas/106/52/22341.full.pdf&lt;/url&gt;&lt;/related-urls&gt;&lt;/urls&gt;&lt;electronic-resource-num&gt;10.1073/pnas.0907529106&lt;/electronic-resource-num&gt;&lt;/record&gt;&lt;/Cite&gt;&lt;Cite&gt;&lt;Author&gt;Eurich&lt;/Author&gt;&lt;Year&gt;2014&lt;/Year&gt;&lt;RecNum&gt;8451&lt;/RecNum&gt;&lt;record&gt;&lt;rec-number&gt;8451&lt;/rec-number&gt;&lt;foreign-keys&gt;&lt;key app="EN" db-id="prxrzzvdy0x2s4ee00qpxptadsswa02rwx0p" timestamp="0"&gt;8451&lt;/key&gt;&lt;/foreign-keys&gt;&lt;ref-type name="Journal Article"&gt;17&lt;/ref-type&gt;&lt;contributors&gt;&lt;authors&gt;&lt;author&gt;Eurich, J. G.&lt;/author&gt;&lt;author&gt;Selden, R. L.&lt;/author&gt;&lt;author&gt;Warner, R. R.&lt;/author&gt;&lt;/authors&gt;&lt;/contributors&gt;&lt;titles&gt;&lt;title&gt;California spiny lobster preference for urchins from kelp forests: implications for urchin barren persistence&lt;/title&gt;&lt;secondary-title&gt;Marine Ecology Progress Series&lt;/secondary-title&gt;&lt;/titles&gt;&lt;periodical&gt;&lt;full-title&gt;Marine Ecology Progress Series&lt;/full-title&gt;&lt;abbr-1&gt;Mar Ecol Prog Ser&lt;/abbr-1&gt;&lt;/periodical&gt;&lt;pages&gt;217-225&lt;/pages&gt;&lt;volume&gt;498&lt;/volume&gt;&lt;dates&gt;&lt;year&gt;2014&lt;/year&gt;&lt;/dates&gt;&lt;urls&gt;&lt;related-urls&gt;&lt;url&gt;https://www.int-res.com/abstracts/meps/v498/p217-225/&lt;/url&gt;&lt;/related-urls&gt;&lt;/urls&gt;&lt;/record&gt;&lt;/Cite&gt;&lt;/EndNote&gt;</w:delInstrText>
        </w:r>
        <w:r w:rsidR="005B5B9E" w:rsidRPr="00A10F7E" w:rsidDel="00B23147">
          <w:fldChar w:fldCharType="separate"/>
        </w:r>
        <w:r w:rsidR="007731E7" w:rsidRPr="00843623" w:rsidDel="00B23147">
          <w:rPr>
            <w:noProof/>
          </w:rPr>
          <w:delText>(Ling et al. 2009, Eurich et al. 2014)</w:delText>
        </w:r>
        <w:r w:rsidR="005B5B9E" w:rsidRPr="00A10F7E" w:rsidDel="00B23147">
          <w:fldChar w:fldCharType="end"/>
        </w:r>
      </w:del>
      <w:del w:id="392" w:author="Nick.Tolimieri [2]" w:date="2022-09-12T15:19:00Z">
        <w:r w:rsidR="00B23147" w:rsidRPr="00843623" w:rsidDel="00B23147">
          <w:rPr>
            <w:rPrChange w:id="393" w:author="Nick.Tolimieri [2]" w:date="2022-09-12T15:31:00Z">
              <w:rPr/>
            </w:rPrChange>
          </w:rPr>
          <w:fldChar w:fldCharType="begin"/>
        </w:r>
        <w:r w:rsidR="00B23147" w:rsidRPr="00843623" w:rsidDel="00B23147">
          <w:delInstrText xml:space="preserve"> ADDIN EN.CITE &lt;EndNote&gt;&lt;Cite&gt;&lt;Author&gt;Selden&lt;/Author&gt;&lt;Year&gt;2017&lt;/Year&gt;&lt;RecNum&gt;9296&lt;/RecNum&gt;&lt;DisplayText&gt;(Selden et al. 2017)&lt;/DisplayText&gt;&lt;record&gt;&lt;rec-number&gt;9296&lt;/rec-number&gt;&lt;foreign-keys&gt;&lt;key app="EN" db-id="prxrzzvdy0x2s4ee00qpxptadsswa02rwx0p" timestamp="1663021082"&gt;9296&lt;/key&gt;&lt;/foreign-keys&gt;&lt;ref-type name="Journal Article"&gt;17&lt;/ref-type&gt;&lt;contributors&gt;&lt;authors&gt;&lt;author&gt;Selden, Rebecca L&lt;/author&gt;&lt;author&gt;Gaines, Steven D&lt;/author&gt;&lt;author&gt;Hamilton, Scott L&lt;/author&gt;&lt;author&gt;Warner, Robert R&lt;/author&gt;&lt;/authors&gt;&lt;/contributors&gt;&lt;titles&gt;&lt;title&gt;Protection of large predators in a marine reserve alters size-dependent prey mortality&lt;/title&gt;&lt;secondary-title&gt;Proceedings of the Royal Society B: Biological Sciences&lt;/secondary-title&gt;&lt;/titles&gt;&lt;periodical&gt;&lt;full-title&gt;Proceedings of the Royal Society B: Biological Sciences&lt;/full-title&gt;&lt;/periodical&gt;&lt;pages&gt;20161936&lt;/pages&gt;&lt;volume&gt;284&lt;/volume&gt;&lt;number&gt;1847&lt;/number&gt;&lt;dates&gt;&lt;year&gt;2017&lt;/year&gt;&lt;/dates&gt;&lt;isbn&gt;0962-8452&lt;/isbn&gt;&lt;urls&gt;&lt;/urls&gt;&lt;/record&gt;&lt;/Cite&gt;&lt;/EndNote&gt;</w:delInstrText>
        </w:r>
        <w:r w:rsidR="00B23147" w:rsidRPr="00843623" w:rsidDel="00B23147">
          <w:rPr>
            <w:rPrChange w:id="394" w:author="Nick.Tolimieri [2]" w:date="2022-09-12T15:31:00Z">
              <w:rPr/>
            </w:rPrChange>
          </w:rPr>
          <w:fldChar w:fldCharType="separate"/>
        </w:r>
        <w:r w:rsidR="00B23147" w:rsidRPr="00843623" w:rsidDel="00B23147">
          <w:rPr>
            <w:noProof/>
          </w:rPr>
          <w:delText>(Selden et al. 2017)</w:delText>
        </w:r>
        <w:r w:rsidR="00B23147" w:rsidRPr="00843623" w:rsidDel="00B23147">
          <w:rPr>
            <w:rPrChange w:id="395" w:author="Nick.Tolimieri [2]" w:date="2022-09-12T15:31:00Z">
              <w:rPr/>
            </w:rPrChange>
          </w:rPr>
          <w:fldChar w:fldCharType="end"/>
        </w:r>
      </w:del>
      <w:ins w:id="396" w:author="Nick.Tolimieri [2]" w:date="2022-09-12T15:19:00Z">
        <w:del w:id="397" w:author="Nick.Tolimieri" w:date="2022-09-14T09:32:00Z">
          <w:r w:rsidR="00B23147" w:rsidRPr="00843623" w:rsidDel="00560C70">
            <w:delText xml:space="preserve"> </w:delText>
          </w:r>
        </w:del>
        <w:r w:rsidR="00B23147" w:rsidRPr="00843623">
          <w:t>are</w:t>
        </w:r>
      </w:ins>
      <w:ins w:id="398" w:author="Nick.Tolimieri [2]" w:date="2022-09-12T14:54:00Z">
        <w:r w:rsidR="005B5B9E" w:rsidRPr="00843623">
          <w:t xml:space="preserve"> i</w:t>
        </w:r>
        <w:r w:rsidR="005B5B9E">
          <w:t>mportant in some areas</w:t>
        </w:r>
      </w:ins>
      <w:ins w:id="399" w:author="Nick.Tolimieri [2]" w:date="2022-09-12T14:55:00Z">
        <w:r w:rsidR="005B5B9E">
          <w:t xml:space="preserve"> </w:t>
        </w:r>
      </w:ins>
      <w:ins w:id="400" w:author="Nick.Tolimieri [2]" w:date="2022-09-12T14:58:00Z">
        <w:r w:rsidR="007731E7">
          <w:t xml:space="preserve">regionally and </w:t>
        </w:r>
      </w:ins>
      <w:ins w:id="401" w:author="Nick.Tolimieri [2]" w:date="2022-09-12T14:55:00Z">
        <w:r w:rsidR="005B5B9E">
          <w:t>around the globe.</w:t>
        </w:r>
      </w:ins>
      <w:ins w:id="402" w:author="Nick.Tolimieri" w:date="2022-09-09T14:15:00Z">
        <w:del w:id="403" w:author="Nick.Tolimieri [2]" w:date="2022-09-12T14:55:00Z">
          <w:r w:rsidR="00F07C30" w:rsidDel="005B5B9E">
            <w:delText>.</w:delText>
          </w:r>
        </w:del>
        <w:r w:rsidR="00F07C30">
          <w:t xml:space="preserve"> </w:t>
        </w:r>
      </w:ins>
      <w:ins w:id="404" w:author="Nick.Tolimieri [2]" w:date="2022-09-12T13:19:00Z">
        <w:r w:rsidR="00DC11C9">
          <w:t>However, t</w:t>
        </w:r>
      </w:ins>
      <w:ins w:id="405" w:author="Nick.Tolimieri" w:date="2022-09-09T14:23:00Z">
        <w:del w:id="406" w:author="Nick.Tolimieri [2]" w:date="2022-09-12T13:19:00Z">
          <w:r w:rsidR="00414B8B" w:rsidDel="00DC11C9">
            <w:delText>T</w:delText>
          </w:r>
        </w:del>
        <w:r w:rsidR="00414B8B">
          <w:t xml:space="preserve">he trophic relationships are more complex than the simple </w:t>
        </w:r>
      </w:ins>
      <w:ins w:id="407" w:author="Nick.Tolimieri [2]" w:date="2022-09-12T14:49:00Z">
        <w:r w:rsidR="00960C6A">
          <w:t xml:space="preserve">trophic cascade </w:t>
        </w:r>
      </w:ins>
      <w:ins w:id="408" w:author="Nick.Tolimieri" w:date="2022-09-09T14:23:00Z">
        <w:r w:rsidR="00414B8B">
          <w:t>story</w:t>
        </w:r>
      </w:ins>
      <w:ins w:id="409" w:author="Nick.Tolimieri" w:date="2022-09-09T14:29:00Z">
        <w:del w:id="410" w:author="Nick.Tolimieri [2]" w:date="2022-09-12T13:19:00Z">
          <w:r w:rsidR="0065749D" w:rsidDel="0025183C">
            <w:delText>, however</w:delText>
          </w:r>
        </w:del>
      </w:ins>
      <w:ins w:id="411" w:author="Nick.Tolimieri" w:date="2022-09-09T14:23:00Z">
        <w:r w:rsidR="00414B8B">
          <w:t xml:space="preserve">. </w:t>
        </w:r>
      </w:ins>
      <w:ins w:id="412" w:author="Nick.Tolimieri [2]" w:date="2022-09-13T10:58:00Z">
        <w:r w:rsidR="00D24EDC">
          <w:t>While high</w:t>
        </w:r>
        <w:del w:id="413" w:author="Nick.Tolimieri" w:date="2022-09-14T09:33:00Z">
          <w:r w:rsidR="00D24EDC" w:rsidDel="00275941">
            <w:delText xml:space="preserve"> urchin</w:delText>
          </w:r>
        </w:del>
        <w:r w:rsidR="00D24EDC">
          <w:t xml:space="preserve"> densities appear necessary for an</w:t>
        </w:r>
        <w:del w:id="414" w:author="Nick.Tolimieri" w:date="2022-09-14T09:33:00Z">
          <w:r w:rsidR="00D24EDC" w:rsidDel="00275941">
            <w:delText xml:space="preserve"> herbivory</w:delText>
          </w:r>
        </w:del>
      </w:ins>
      <w:ins w:id="415" w:author="Nick.Tolimieri" w:date="2022-09-14T09:33:00Z">
        <w:r w:rsidR="00275941">
          <w:t xml:space="preserve"> urchin</w:t>
        </w:r>
      </w:ins>
      <w:ins w:id="416" w:author="Nick.Tolimieri [2]" w:date="2022-09-13T10:58:00Z">
        <w:r w:rsidR="00D24EDC">
          <w:t>-driven shift to</w:t>
        </w:r>
        <w:del w:id="417" w:author="Nick.Tolimieri" w:date="2022-09-14T09:33:00Z">
          <w:r w:rsidR="00D24EDC" w:rsidDel="00275941">
            <w:delText xml:space="preserve"> urchin b</w:delText>
          </w:r>
        </w:del>
      </w:ins>
      <w:ins w:id="418" w:author="Nick.Tolimieri" w:date="2022-09-14T09:33:00Z">
        <w:r w:rsidR="00275941">
          <w:t xml:space="preserve"> b</w:t>
        </w:r>
      </w:ins>
      <w:ins w:id="419" w:author="Nick.Tolimieri [2]" w:date="2022-09-13T10:58:00Z">
        <w:r w:rsidR="00D24EDC">
          <w:t xml:space="preserve">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 xml:space="preserve">. </w:t>
        </w:r>
        <w:r w:rsidR="00AC5B76">
          <w:t>Moreover, w</w:t>
        </w:r>
      </w:ins>
      <w:ins w:id="420" w:author="Nick.Tolimieri" w:date="2022-09-09T14:24:00Z">
        <w:del w:id="421" w:author="Nick.Tolimieri [2]" w:date="2022-09-13T10:58:00Z">
          <w:r w:rsidR="00414B8B" w:rsidDel="00AC5B76">
            <w:delText>W</w:delText>
          </w:r>
        </w:del>
        <w:r w:rsidR="00414B8B">
          <w:t xml:space="preserve">hen drift kelp is available, urchins tend to act as passive detritivores and </w:t>
        </w:r>
        <w:del w:id="422" w:author="Nick.Tolimieri [2]" w:date="2022-09-12T09:59:00Z">
          <w:r w:rsidR="00414B8B" w:rsidDel="00465AF9">
            <w:delText>can</w:delText>
          </w:r>
        </w:del>
      </w:ins>
      <w:ins w:id="423" w:author="Nick.Tolimieri [2]" w:date="2022-09-12T09:59:00Z">
        <w:r w:rsidR="00465AF9">
          <w:t>may</w:t>
        </w:r>
      </w:ins>
      <w:ins w:id="424" w:author="Nick.Tolimieri" w:date="2022-09-09T14:24:00Z">
        <w:r w:rsidR="00414B8B">
          <w:t xml:space="preserve"> have little impact </w:t>
        </w:r>
      </w:ins>
      <w:ins w:id="425" w:author="Nick.Tolimieri" w:date="2022-09-09T14:25:00Z">
        <w:r w:rsidR="00414B8B">
          <w:t>on kelp abundance</w:t>
        </w:r>
      </w:ins>
      <w:ins w:id="426" w:author="Nick.Tolimieri [2]" w:date="2022-09-13T10:58:00Z">
        <w:r w:rsidR="00AC5B76">
          <w:t xml:space="preserve">, but </w:t>
        </w:r>
      </w:ins>
      <w:ins w:id="427" w:author="Nick.Tolimieri" w:date="2022-09-09T14:25:00Z">
        <w:del w:id="428" w:author="Nick.Tolimieri [2]" w:date="2022-09-13T10:58:00Z">
          <w:r w:rsidR="00414B8B" w:rsidDel="00AC5B76">
            <w:delText xml:space="preserve">. </w:delText>
          </w:r>
        </w:del>
      </w:ins>
      <w:ins w:id="429" w:author="Nick.Tolimieri" w:date="2022-09-09T14:30:00Z">
        <w:del w:id="430" w:author="Nick.Tolimieri [2]" w:date="2022-09-12T09:59:00Z">
          <w:r w:rsidR="0065749D" w:rsidDel="00465AF9">
            <w:delText>I</w:delText>
          </w:r>
        </w:del>
      </w:ins>
      <w:ins w:id="431" w:author="Nick.Tolimieri [2]" w:date="2022-09-13T10:58:00Z">
        <w:r w:rsidR="00AC5B76">
          <w:t>i</w:t>
        </w:r>
      </w:ins>
      <w:ins w:id="432" w:author="Nick.Tolimieri" w:date="2022-09-09T14:30:00Z">
        <w:r w:rsidR="0065749D">
          <w:t>n the absence of drift kelp, urchins switch to active herbivory and can extirpate kelp</w:t>
        </w:r>
        <w:del w:id="433" w:author="Nick.Tolimieri [2]" w:date="2022-09-12T16:08:00Z">
          <w:r w:rsidR="0065749D" w:rsidDel="00CB722B">
            <w:delText xml:space="preserve"> stands</w:delText>
          </w:r>
        </w:del>
      </w:ins>
      <w:ins w:id="434"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435" w:author="Nick.Tolimieri" w:date="2022-09-09T14:30:00Z">
        <w:r w:rsidR="0065749D">
          <w:t xml:space="preserve">. </w:t>
        </w:r>
      </w:ins>
      <w:ins w:id="436" w:author="Nick.Tolimieri [2]" w:date="2022-09-13T10:59:00Z">
        <w:r w:rsidR="00120F88">
          <w:t>This behavior interacts with habitat, as c</w:t>
        </w:r>
      </w:ins>
      <w:del w:id="437"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438" w:author="Nick.Tolimieri" w:date="2022-09-09T14:25:00Z">
        <w:del w:id="439"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440" w:author="Nick.Tolimieri [2]" w:date="2022-09-13T09:26:00Z">
        <w:r w:rsidR="00AC72C5">
          <w:t xml:space="preserve"> and resulting in mosaic of responses at medium scales</w:t>
        </w:r>
      </w:ins>
      <w:ins w:id="441"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442" w:author="Nick.Tolimieri" w:date="2022-09-09T14:25:00Z">
        <w:r w:rsidR="00414B8B">
          <w:t>.</w:t>
        </w:r>
      </w:ins>
      <w:ins w:id="443" w:author="Nick.Tolimieri" w:date="2022-09-09T14:31:00Z">
        <w:r w:rsidR="0065749D">
          <w:t xml:space="preserve"> </w:t>
        </w:r>
      </w:ins>
      <w:ins w:id="444" w:author="Nick.Tolimieri [2]" w:date="2022-09-13T10:33:00Z">
        <w:r w:rsidR="00CB317F">
          <w:t>Additionally, r</w:t>
        </w:r>
      </w:ins>
      <w:ins w:id="445" w:author="Nick.Tolimieri" w:date="2022-09-09T14:33:00Z">
        <w:del w:id="446" w:author="Nick.Tolimieri [2]" w:date="2022-09-12T16:10:00Z">
          <w:r w:rsidR="00B556E5" w:rsidDel="005033ED">
            <w:delText>D</w:delText>
          </w:r>
        </w:del>
      </w:ins>
      <w:ins w:id="447" w:author="Nick.Tolimieri [2]" w:date="2022-09-12T16:10:00Z">
        <w:r w:rsidR="005033ED">
          <w:t>egional d</w:t>
        </w:r>
      </w:ins>
      <w:ins w:id="448" w:author="Nick.Tolimieri" w:date="2022-09-09T14:33:00Z">
        <w:r w:rsidR="00B556E5">
          <w:t>ifferences in</w:t>
        </w:r>
      </w:ins>
      <w:ins w:id="449" w:author="Nick.Tolimieri [2]" w:date="2022-09-12T16:08:00Z">
        <w:r w:rsidR="00CB722B">
          <w:t xml:space="preserve"> the redundancy of </w:t>
        </w:r>
      </w:ins>
      <w:ins w:id="450" w:author="Nick.Tolimieri" w:date="2022-09-09T14:33:00Z">
        <w:del w:id="451" w:author="Nick.Tolimieri [2]" w:date="2022-09-12T16:08:00Z">
          <w:r w:rsidR="00B556E5" w:rsidDel="00CB722B">
            <w:delText xml:space="preserve"> </w:delText>
          </w:r>
        </w:del>
      </w:ins>
      <w:ins w:id="452" w:author="Nick.Tolimieri" w:date="2022-09-09T14:34:00Z">
        <w:r w:rsidR="00B556E5">
          <w:t xml:space="preserve">urchin </w:t>
        </w:r>
      </w:ins>
      <w:ins w:id="453" w:author="Nick.Tolimieri" w:date="2022-09-09T14:33:00Z">
        <w:r w:rsidR="00B556E5">
          <w:t>predator</w:t>
        </w:r>
        <w:del w:id="454" w:author="Nick.Tolimieri [2]" w:date="2022-09-12T16:08:00Z">
          <w:r w:rsidR="00B556E5" w:rsidDel="00CB722B">
            <w:delText xml:space="preserve"> redundancy</w:delText>
          </w:r>
        </w:del>
      </w:ins>
      <w:ins w:id="455" w:author="Nick.Tolimieri [2]" w:date="2022-09-12T16:08:00Z">
        <w:r w:rsidR="00CB722B">
          <w:t>s</w:t>
        </w:r>
      </w:ins>
      <w:ins w:id="456" w:author="Nick.Tolimieri" w:date="2022-09-09T14:33:00Z">
        <w:r w:rsidR="00B556E5">
          <w:t xml:space="preserve"> can</w:t>
        </w:r>
      </w:ins>
      <w:ins w:id="457" w:author="Nick.Tolimieri [2]" w:date="2022-09-13T09:26:00Z">
        <w:r w:rsidR="000467C2">
          <w:t xml:space="preserve"> also </w:t>
        </w:r>
      </w:ins>
      <w:ins w:id="458" w:author="Nick.Tolimieri" w:date="2022-09-09T14:33:00Z">
        <w:del w:id="459" w:author="Nick.Tolimieri [2]" w:date="2022-09-13T09:26:00Z">
          <w:r w:rsidR="00B556E5" w:rsidDel="000467C2">
            <w:delText xml:space="preserve"> </w:delText>
          </w:r>
        </w:del>
      </w:ins>
      <w:ins w:id="460" w:author="Nick.Tolimieri" w:date="2022-09-09T14:34:00Z">
        <w:r w:rsidR="00B556E5">
          <w:t>influence</w:t>
        </w:r>
      </w:ins>
      <w:ins w:id="461" w:author="Nick.Tolimieri" w:date="2022-09-09T14:33:00Z">
        <w:r w:rsidR="00B556E5">
          <w:t xml:space="preserve"> the resiliency of</w:t>
        </w:r>
        <w:del w:id="462" w:author="Nick.Tolimieri [2]" w:date="2022-09-12T16:10:00Z">
          <w:r w:rsidR="00B556E5" w:rsidDel="005033ED">
            <w:delText xml:space="preserve"> the </w:delText>
          </w:r>
        </w:del>
      </w:ins>
      <w:ins w:id="463" w:author="Nick.Tolimieri [2]" w:date="2022-09-12T16:10:00Z">
        <w:r w:rsidR="005033ED">
          <w:t xml:space="preserve"> </w:t>
        </w:r>
      </w:ins>
      <w:ins w:id="464" w:author="Nick.Tolimieri" w:date="2022-09-09T14:33:00Z">
        <w:r w:rsidR="00B556E5">
          <w:t>trophic cascade</w:t>
        </w:r>
      </w:ins>
      <w:ins w:id="465" w:author="Nick.Tolimieri [2]" w:date="2022-09-12T16:10:00Z">
        <w:r w:rsidR="005033ED">
          <w:t>s</w:t>
        </w:r>
      </w:ins>
      <w:ins w:id="466"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467" w:author="Nick.Tolimieri" w:date="2022-09-09T14:33:00Z">
        <w:r w:rsidR="00B556E5">
          <w:t>.</w:t>
        </w:r>
        <w:del w:id="468" w:author="Nick.Tolimieri [2]" w:date="2022-09-12T15:31:00Z">
          <w:r w:rsidR="00B556E5" w:rsidDel="00843623">
            <w:delText xml:space="preserve"> </w:delText>
          </w:r>
        </w:del>
      </w:ins>
    </w:p>
    <w:p w14:paraId="44FD328F" w14:textId="0E80468D" w:rsidR="0029777C" w:rsidRDefault="00EF0B3C">
      <w:pPr>
        <w:rPr>
          <w:ins w:id="469" w:author="Nick.Tolimieri" w:date="2022-09-09T13:40:00Z"/>
        </w:rPr>
      </w:pPr>
      <w:del w:id="470" w:author="Nick.Tolimieri [2]" w:date="2022-09-12T16:09:00Z">
        <w:r w:rsidDel="00CB722B">
          <w:delText xml:space="preserve"> </w:delText>
        </w:r>
      </w:del>
      <w:del w:id="471" w:author="Nick.Tolimieri [2]" w:date="2022-09-12T14:08:00Z">
        <w:r w:rsidRPr="00CB722B" w:rsidDel="00387C8D">
          <w:rPr>
            <w:highlight w:val="yellow"/>
            <w:rPrChange w:id="472" w:author="Nick.Tolimieri [2]" w:date="2022-09-12T16:09:00Z">
              <w:rPr/>
            </w:rPrChange>
          </w:rPr>
          <w:delText xml:space="preserve">Such sudden </w:delText>
        </w:r>
      </w:del>
      <w:ins w:id="473" w:author="Nick.Tolimieri" w:date="2022-09-09T13:51:00Z">
        <w:del w:id="474" w:author="Nick.Tolimieri [2]" w:date="2022-09-12T14:08:00Z">
          <w:r w:rsidR="00E06DBE" w:rsidRPr="00CB722B" w:rsidDel="00387C8D">
            <w:rPr>
              <w:highlight w:val="yellow"/>
              <w:rPrChange w:id="475" w:author="Nick.Tolimieri [2]" w:date="2022-09-12T16:09:00Z">
                <w:rPr/>
              </w:rPrChange>
            </w:rPr>
            <w:delText>s</w:delText>
          </w:r>
        </w:del>
        <w:del w:id="476" w:author="Nick.Tolimieri [2]" w:date="2022-09-12T16:09:00Z">
          <w:r w:rsidR="00E06DBE" w:rsidRPr="00CB722B" w:rsidDel="00CB722B">
            <w:rPr>
              <w:highlight w:val="yellow"/>
              <w:rPrChange w:id="477" w:author="Nick.Tolimieri [2]" w:date="2022-09-12T16:09:00Z">
                <w:rPr/>
              </w:rPrChange>
            </w:rPr>
            <w:delText xml:space="preserve">hifts from kelp-dominated to urchin-dominated habitats </w:delText>
          </w:r>
        </w:del>
      </w:ins>
      <w:del w:id="478" w:author="Nick.Tolimieri [2]" w:date="2022-09-12T16:09:00Z">
        <w:r w:rsidRPr="00CB722B" w:rsidDel="00CB722B">
          <w:rPr>
            <w:highlight w:val="yellow"/>
            <w:rPrChange w:id="479" w:author="Nick.Tolimieri [2]" w:date="2022-09-12T16:09:00Z">
              <w:rPr/>
            </w:rPrChange>
          </w:rPr>
          <w:delText>changes pose a risk to the wide range of valuable ecosystem functions provided by kelp forests</w:delText>
        </w:r>
      </w:del>
      <w:del w:id="480" w:author="Nick.Tolimieri [2]" w:date="2022-09-12T15:56:00Z">
        <w:r w:rsidRPr="00CB722B" w:rsidDel="00E878A1">
          <w:rPr>
            <w:highlight w:val="yellow"/>
            <w:rPrChange w:id="481" w:author="Nick.Tolimieri [2]" w:date="2022-09-12T16:09:00Z">
              <w:rPr/>
            </w:rPrChange>
          </w:rPr>
          <w:delText xml:space="preserve"> </w:delText>
        </w:r>
        <w:r w:rsidR="00E878A1" w:rsidRPr="00CB722B" w:rsidDel="00E878A1">
          <w:rPr>
            <w:highlight w:val="yellow"/>
            <w:rPrChange w:id="482" w:author="Nick.Tolimieri [2]" w:date="2022-09-12T16:09:00Z">
              <w:rPr/>
            </w:rPrChange>
          </w:rPr>
          <w:delText>{Smith, 2021 #8987;Smith, 2022 #1}</w:delText>
        </w:r>
      </w:del>
      <w:del w:id="483" w:author="Nick.Tolimieri [2]" w:date="2022-09-12T16:09:00Z">
        <w:r w:rsidR="00E878A1" w:rsidRPr="00CB722B" w:rsidDel="00CB722B">
          <w:rPr>
            <w:highlight w:val="yellow"/>
            <w:rPrChange w:id="484"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85" w:author="Nick.Tolimieri [2]" w:date="2022-09-12T16:09:00Z">
              <w:rPr/>
            </w:rPrChange>
          </w:rPr>
          <w:delInstrText xml:space="preserve"> ADDIN EN.CITE </w:delInstrText>
        </w:r>
        <w:r w:rsidR="00D8782F" w:rsidRPr="00CB722B" w:rsidDel="00CB722B">
          <w:rPr>
            <w:highlight w:val="yellow"/>
            <w:rPrChange w:id="486" w:author="Nick.Tolimieri [2]" w:date="2022-09-12T16:09:00Z">
              <w:rPr/>
            </w:rPrChange>
          </w:rPr>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D8782F" w:rsidRPr="00CB722B" w:rsidDel="00CB722B">
          <w:rPr>
            <w:highlight w:val="yellow"/>
            <w:rPrChange w:id="487" w:author="Nick.Tolimieri [2]" w:date="2022-09-12T16:09:00Z">
              <w:rPr/>
            </w:rPrChange>
          </w:rPr>
          <w:delInstrText xml:space="preserve"> ADDIN EN.CITE.DATA </w:delInstrText>
        </w:r>
        <w:r w:rsidR="00D8782F" w:rsidRPr="00CB722B" w:rsidDel="00CB722B">
          <w:rPr>
            <w:highlight w:val="yellow"/>
            <w:rPrChange w:id="488" w:author="Nick.Tolimieri [2]" w:date="2022-09-12T16:09:00Z">
              <w:rPr>
                <w:highlight w:val="yellow"/>
              </w:rPr>
            </w:rPrChange>
          </w:rPr>
        </w:r>
        <w:r w:rsidR="00D8782F" w:rsidRPr="00CB722B" w:rsidDel="00CB722B">
          <w:rPr>
            <w:highlight w:val="yellow"/>
            <w:rPrChange w:id="489" w:author="Nick.Tolimieri [2]" w:date="2022-09-12T16:09:00Z">
              <w:rPr/>
            </w:rPrChange>
          </w:rPr>
          <w:fldChar w:fldCharType="end"/>
        </w:r>
        <w:r w:rsidR="00E878A1" w:rsidRPr="00CB722B" w:rsidDel="00CB722B">
          <w:rPr>
            <w:highlight w:val="yellow"/>
            <w:rPrChange w:id="490" w:author="Nick.Tolimieri [2]" w:date="2022-09-12T16:09:00Z">
              <w:rPr>
                <w:highlight w:val="yellow"/>
              </w:rPr>
            </w:rPrChange>
          </w:rPr>
        </w:r>
        <w:r w:rsidR="00E878A1" w:rsidRPr="00CB722B" w:rsidDel="00CB722B">
          <w:rPr>
            <w:highlight w:val="yellow"/>
            <w:rPrChange w:id="491" w:author="Nick.Tolimieri [2]" w:date="2022-09-12T16:09:00Z">
              <w:rPr/>
            </w:rPrChange>
          </w:rPr>
          <w:fldChar w:fldCharType="separate"/>
        </w:r>
        <w:r w:rsidR="00D8782F" w:rsidRPr="00CB722B" w:rsidDel="00CB722B">
          <w:rPr>
            <w:noProof/>
            <w:highlight w:val="yellow"/>
            <w:rPrChange w:id="492" w:author="Nick.Tolimieri [2]" w:date="2022-09-12T16:09:00Z">
              <w:rPr>
                <w:noProof/>
              </w:rPr>
            </w:rPrChange>
          </w:rPr>
          <w:delText>(Smith et al. 2021, Smith &amp; Fox 2022)</w:delText>
        </w:r>
        <w:r w:rsidR="00E878A1" w:rsidRPr="00CB722B" w:rsidDel="00CB722B">
          <w:rPr>
            <w:highlight w:val="yellow"/>
            <w:rPrChange w:id="493" w:author="Nick.Tolimieri [2]" w:date="2022-09-12T16:09:00Z">
              <w:rPr/>
            </w:rPrChange>
          </w:rPr>
          <w:fldChar w:fldCharType="end"/>
        </w:r>
      </w:del>
      <w:del w:id="494" w:author="Nick.Tolimieri [2]" w:date="2022-09-12T14:08:00Z">
        <w:r w:rsidRPr="00CB722B" w:rsidDel="00387C8D">
          <w:rPr>
            <w:highlight w:val="yellow"/>
            <w:rPrChange w:id="495" w:author="Nick.Tolimieri [2]" w:date="2022-09-12T16:09:00Z">
              <w:rPr/>
            </w:rPrChange>
          </w:rPr>
          <w:delText xml:space="preserve">, </w:delText>
        </w:r>
      </w:del>
      <w:moveFromRangeStart w:id="496" w:author="Nick.Tolimieri [2]" w:date="2022-09-12T13:51:00Z" w:name="move113883129"/>
      <w:moveFrom w:id="497" w:author="Nick.Tolimieri [2]" w:date="2022-09-12T13:51:00Z">
        <w:r w:rsidRPr="00CB722B" w:rsidDel="00DC6699">
          <w:rPr>
            <w:highlight w:val="yellow"/>
            <w:rPrChange w:id="498" w:author="Nick.Tolimieri [2]" w:date="2022-09-12T16:09:00Z">
              <w:rPr/>
            </w:rPrChange>
          </w:rPr>
          <w:t>including habitat provisioning and enhanced productivity of nearshore food webs</w:t>
        </w:r>
        <w:r w:rsidR="001302B4" w:rsidRPr="00CB722B" w:rsidDel="00DC6699">
          <w:rPr>
            <w:highlight w:val="yellow"/>
            <w:rPrChange w:id="499" w:author="Nick.Tolimieri [2]" w:date="2022-09-12T16:09:00Z">
              <w:rPr/>
            </w:rPrChange>
          </w:rPr>
          <w:t xml:space="preserve"> </w:t>
        </w:r>
        <w:r w:rsidR="00CB309A" w:rsidRPr="00CB722B" w:rsidDel="00DC6699">
          <w:rPr>
            <w:highlight w:val="yellow"/>
            <w:rPrChange w:id="500"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01" w:author="Nick.Tolimieri [2]" w:date="2022-09-12T16:09:00Z">
              <w:rPr/>
            </w:rPrChange>
          </w:rPr>
          <w:instrText xml:space="preserve"> ADDIN EN.CITE </w:instrText>
        </w:r>
        <w:r w:rsidR="00CB309A" w:rsidRPr="00CB722B" w:rsidDel="00DC6699">
          <w:rPr>
            <w:highlight w:val="yellow"/>
            <w:rPrChange w:id="502" w:author="Nick.Tolimieri [2]" w:date="2022-09-12T16:09:00Z">
              <w:rPr/>
            </w:rPrChange>
          </w:rPr>
          <w:fldChar w:fldCharType="begin">
            <w:fldData xml:space="preserve">PEVuZE5vdGU+PENpdGU+PEF1dGhvcj5EdWdnaW5zPC9BdXRob3I+PFllYXI+MTk4OTwvWWVhcj48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</w:fldData>
          </w:fldChar>
        </w:r>
        <w:r w:rsidR="00CB309A" w:rsidRPr="00CB722B" w:rsidDel="00DC6699">
          <w:rPr>
            <w:highlight w:val="yellow"/>
            <w:rPrChange w:id="503" w:author="Nick.Tolimieri [2]" w:date="2022-09-12T16:09:00Z">
              <w:rPr/>
            </w:rPrChange>
          </w:rPr>
          <w:instrText xml:space="preserve"> ADDIN EN.CITE.DATA </w:instrText>
        </w:r>
      </w:moveFrom>
      <w:del w:id="504" w:author="Nick.Tolimieri [2]" w:date="2022-09-12T13:51:00Z">
        <w:r w:rsidR="00CB309A" w:rsidRPr="00CB722B" w:rsidDel="00DC6699">
          <w:rPr>
            <w:highlight w:val="yellow"/>
            <w:rPrChange w:id="505" w:author="Nick.Tolimieri [2]" w:date="2022-09-12T16:09:00Z">
              <w:rPr>
                <w:highlight w:val="yellow"/>
              </w:rPr>
            </w:rPrChange>
          </w:rPr>
        </w:r>
      </w:del>
      <w:moveFrom w:id="506" w:author="Nick.Tolimieri [2]" w:date="2022-09-12T13:51:00Z">
        <w:r w:rsidR="00CB309A" w:rsidRPr="00CB722B" w:rsidDel="00DC6699">
          <w:rPr>
            <w:highlight w:val="yellow"/>
            <w:rPrChange w:id="507" w:author="Nick.Tolimieri [2]" w:date="2022-09-12T16:09:00Z">
              <w:rPr/>
            </w:rPrChange>
          </w:rPr>
          <w:fldChar w:fldCharType="end"/>
        </w:r>
      </w:moveFrom>
      <w:del w:id="508" w:author="Nick.Tolimieri [2]" w:date="2022-09-12T13:51:00Z">
        <w:r w:rsidR="00CB309A" w:rsidRPr="00CB722B" w:rsidDel="00DC6699">
          <w:rPr>
            <w:highlight w:val="yellow"/>
            <w:rPrChange w:id="509" w:author="Nick.Tolimieri [2]" w:date="2022-09-12T16:09:00Z">
              <w:rPr>
                <w:highlight w:val="yellow"/>
              </w:rPr>
            </w:rPrChange>
          </w:rPr>
        </w:r>
      </w:del>
      <w:moveFrom w:id="510" w:author="Nick.Tolimieri [2]" w:date="2022-09-12T13:51:00Z">
        <w:r w:rsidR="00CB309A" w:rsidRPr="00CB722B" w:rsidDel="00DC6699">
          <w:rPr>
            <w:highlight w:val="yellow"/>
            <w:rPrChange w:id="511" w:author="Nick.Tolimieri [2]" w:date="2022-09-12T16:09:00Z">
              <w:rPr/>
            </w:rPrChange>
          </w:rPr>
          <w:fldChar w:fldCharType="separate"/>
        </w:r>
        <w:r w:rsidR="00CB309A" w:rsidRPr="00CB722B" w:rsidDel="00DC6699">
          <w:rPr>
            <w:noProof/>
            <w:highlight w:val="yellow"/>
            <w:rPrChange w:id="512" w:author="Nick.Tolimieri [2]" w:date="2022-09-12T16:09:00Z">
              <w:rPr>
                <w:noProof/>
              </w:rPr>
            </w:rPrChange>
          </w:rPr>
          <w:t>(Duggins et al. 1989, Smith &amp; Fox 2022)</w:t>
        </w:r>
        <w:r w:rsidR="00CB309A" w:rsidRPr="00CB722B" w:rsidDel="00DC6699">
          <w:rPr>
            <w:highlight w:val="yellow"/>
            <w:rPrChange w:id="513" w:author="Nick.Tolimieri [2]" w:date="2022-09-12T16:09:00Z">
              <w:rPr/>
            </w:rPrChange>
          </w:rPr>
          <w:fldChar w:fldCharType="end"/>
        </w:r>
        <w:r w:rsidRPr="00CB722B" w:rsidDel="00DC6699">
          <w:rPr>
            <w:highlight w:val="yellow"/>
            <w:rPrChange w:id="514" w:author="Nick.Tolimieri [2]" w:date="2022-09-12T16:09:00Z">
              <w:rPr/>
            </w:rPrChange>
          </w:rPr>
          <w:t xml:space="preserve">, support for highly diverse and complex food webs </w:t>
        </w:r>
        <w:r w:rsidR="00CB309A" w:rsidRPr="00CB722B" w:rsidDel="00DC6699">
          <w:rPr>
            <w:highlight w:val="yellow"/>
            <w:rPrChange w:id="515" w:author="Nick.Tolimieri [2]" w:date="2022-09-12T16:09:00Z">
              <w:rPr/>
            </w:rPrChange>
          </w:rPr>
          <w:fldChar w:fldCharType="begin"/>
        </w:r>
        <w:r w:rsidR="00CB309A" w:rsidRPr="00CB722B" w:rsidDel="00DC6699">
          <w:rPr>
            <w:highlight w:val="yellow"/>
            <w:rPrChange w:id="516" w:author="Nick.Tolimieri [2]" w:date="2022-09-12T16:09:00Z">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B722B" w:rsidDel="00DC6699">
          <w:rPr>
            <w:highlight w:val="yellow"/>
            <w:rPrChange w:id="517" w:author="Nick.Tolimieri [2]" w:date="2022-09-12T16:09:00Z">
              <w:rPr/>
            </w:rPrChange>
          </w:rPr>
          <w:fldChar w:fldCharType="separate"/>
        </w:r>
        <w:r w:rsidR="00CB309A" w:rsidRPr="00CB722B" w:rsidDel="00DC6699">
          <w:rPr>
            <w:noProof/>
            <w:highlight w:val="yellow"/>
            <w:rPrChange w:id="518" w:author="Nick.Tolimieri [2]" w:date="2022-09-12T16:09:00Z">
              <w:rPr>
                <w:noProof/>
              </w:rPr>
            </w:rPrChange>
          </w:rPr>
          <w:t>(Gabara et al. 2021)</w:t>
        </w:r>
        <w:r w:rsidR="00CB309A" w:rsidRPr="00CB722B" w:rsidDel="00DC6699">
          <w:rPr>
            <w:highlight w:val="yellow"/>
            <w:rPrChange w:id="519" w:author="Nick.Tolimieri [2]" w:date="2022-09-12T16:09:00Z">
              <w:rPr/>
            </w:rPrChange>
          </w:rPr>
          <w:fldChar w:fldCharType="end"/>
        </w:r>
        <w:r w:rsidRPr="00CB722B" w:rsidDel="00DC6699">
          <w:rPr>
            <w:highlight w:val="yellow"/>
            <w:rPrChange w:id="520" w:author="Nick.Tolimieri [2]" w:date="2022-09-12T16:09:00Z">
              <w:rPr/>
            </w:rPrChange>
          </w:rPr>
          <w:t xml:space="preserve">, influence on sedimentation dynamics </w:t>
        </w:r>
        <w:r w:rsidR="00CB309A" w:rsidRPr="00CB722B" w:rsidDel="00DC6699">
          <w:rPr>
            <w:highlight w:val="yellow"/>
            <w:rPrChange w:id="521" w:author="Nick.Tolimieri [2]" w:date="2022-09-12T16:09:00Z">
              <w:rPr/>
            </w:rPrChange>
          </w:rPr>
          <w:fldChar w:fldCharType="begin"/>
        </w:r>
        <w:r w:rsidR="00CB309A" w:rsidRPr="00CB722B" w:rsidDel="00DC6699">
          <w:rPr>
            <w:highlight w:val="yellow"/>
            <w:rPrChange w:id="522" w:author="Nick.Tolimieri [2]" w:date="2022-09-12T16:09:00Z">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B722B" w:rsidDel="00DC6699">
          <w:rPr>
            <w:highlight w:val="yellow"/>
            <w:rPrChange w:id="523" w:author="Nick.Tolimieri [2]" w:date="2022-09-12T16:09:00Z">
              <w:rPr/>
            </w:rPrChange>
          </w:rPr>
          <w:fldChar w:fldCharType="separate"/>
        </w:r>
        <w:r w:rsidR="00CB309A" w:rsidRPr="00CB722B" w:rsidDel="00DC6699">
          <w:rPr>
            <w:noProof/>
            <w:highlight w:val="yellow"/>
            <w:rPrChange w:id="524" w:author="Nick.Tolimieri [2]" w:date="2022-09-12T16:09:00Z">
              <w:rPr>
                <w:noProof/>
              </w:rPr>
            </w:rPrChange>
          </w:rPr>
          <w:t>(Connell 2005)</w:t>
        </w:r>
        <w:r w:rsidR="00CB309A" w:rsidRPr="00CB722B" w:rsidDel="00DC6699">
          <w:rPr>
            <w:highlight w:val="yellow"/>
            <w:rPrChange w:id="525" w:author="Nick.Tolimieri [2]" w:date="2022-09-12T16:09:00Z">
              <w:rPr/>
            </w:rPrChange>
          </w:rPr>
          <w:fldChar w:fldCharType="end"/>
        </w:r>
        <w:r w:rsidRPr="00CB722B" w:rsidDel="00DC6699">
          <w:rPr>
            <w:highlight w:val="yellow"/>
            <w:rPrChange w:id="526" w:author="Nick.Tolimieri [2]" w:date="2022-09-12T16:09:00Z">
              <w:rPr/>
            </w:rPrChange>
          </w:rPr>
          <w:t>, coastal protection from wave energy</w:t>
        </w:r>
        <w:r w:rsidR="00D97A8B" w:rsidRPr="00CB722B" w:rsidDel="00DC6699">
          <w:rPr>
            <w:highlight w:val="yellow"/>
            <w:rPrChange w:id="527" w:author="Nick.Tolimieri [2]" w:date="2022-09-12T16:09:00Z">
              <w:rPr/>
            </w:rPrChange>
          </w:rPr>
          <w:t xml:space="preserve"> </w:t>
        </w:r>
        <w:r w:rsidR="00CB309A" w:rsidRPr="00CB722B" w:rsidDel="00DC6699">
          <w:rPr>
            <w:highlight w:val="yellow"/>
            <w:rPrChange w:id="528" w:author="Nick.Tolimieri [2]" w:date="2022-09-12T16:09:00Z">
              <w:rPr/>
            </w:rPrChange>
          </w:rPr>
          <w:fldChar w:fldCharType="begin"/>
        </w:r>
        <w:r w:rsidR="00CB309A" w:rsidRPr="00CB722B" w:rsidDel="00DC6699">
          <w:rPr>
            <w:highlight w:val="yellow"/>
            <w:rPrChange w:id="529" w:author="Nick.Tolimieri [2]" w:date="2022-09-12T16:09:00Z">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B722B" w:rsidDel="00DC6699">
          <w:rPr>
            <w:highlight w:val="yellow"/>
            <w:rPrChange w:id="530" w:author="Nick.Tolimieri [2]" w:date="2022-09-12T16:09:00Z">
              <w:rPr/>
            </w:rPrChange>
          </w:rPr>
          <w:fldChar w:fldCharType="separate"/>
        </w:r>
        <w:r w:rsidR="00CB309A" w:rsidRPr="00CB722B" w:rsidDel="00DC6699">
          <w:rPr>
            <w:noProof/>
            <w:highlight w:val="yellow"/>
            <w:rPrChange w:id="531" w:author="Nick.Tolimieri [2]" w:date="2022-09-12T16:09:00Z">
              <w:rPr>
                <w:noProof/>
              </w:rPr>
            </w:rPrChange>
          </w:rPr>
          <w:t>(Pinsky et al. 2013)</w:t>
        </w:r>
        <w:r w:rsidR="00CB309A" w:rsidRPr="00CB722B" w:rsidDel="00DC6699">
          <w:rPr>
            <w:highlight w:val="yellow"/>
            <w:rPrChange w:id="532" w:author="Nick.Tolimieri [2]" w:date="2022-09-12T16:09:00Z">
              <w:rPr/>
            </w:rPrChange>
          </w:rPr>
          <w:fldChar w:fldCharType="end"/>
        </w:r>
        <w:r w:rsidRPr="00CB722B" w:rsidDel="00DC6699">
          <w:rPr>
            <w:highlight w:val="yellow"/>
            <w:rPrChange w:id="533" w:author="Nick.Tolimieri [2]" w:date="2022-09-12T16:09:00Z">
              <w:rPr/>
            </w:rPrChange>
          </w:rPr>
          <w:t xml:space="preserve">, and carbon sequestration and buffering against ocean acidification </w:t>
        </w:r>
        <w:r w:rsidR="00CB309A" w:rsidRPr="00CB722B" w:rsidDel="00DC6699">
          <w:rPr>
            <w:highlight w:val="yellow"/>
            <w:rPrChange w:id="534"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35" w:author="Nick.Tolimieri [2]" w:date="2022-09-12T16:09:00Z">
              <w:rPr/>
            </w:rPrChange>
          </w:rPr>
          <w:instrText xml:space="preserve"> ADDIN EN.CITE </w:instrText>
        </w:r>
        <w:r w:rsidR="00CB309A" w:rsidRPr="00CB722B" w:rsidDel="00DC6699">
          <w:rPr>
            <w:highlight w:val="yellow"/>
            <w:rPrChange w:id="536" w:author="Nick.Tolimieri [2]" w:date="2022-09-12T16:09:00Z">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CB722B" w:rsidDel="00DC6699">
          <w:rPr>
            <w:highlight w:val="yellow"/>
            <w:rPrChange w:id="537" w:author="Nick.Tolimieri [2]" w:date="2022-09-12T16:09:00Z">
              <w:rPr/>
            </w:rPrChange>
          </w:rPr>
          <w:instrText xml:space="preserve"> ADDIN EN.CITE.DATA </w:instrText>
        </w:r>
      </w:moveFrom>
      <w:del w:id="538" w:author="Nick.Tolimieri [2]" w:date="2022-09-12T13:51:00Z">
        <w:r w:rsidR="00CB309A" w:rsidRPr="00CB722B" w:rsidDel="00DC6699">
          <w:rPr>
            <w:highlight w:val="yellow"/>
            <w:rPrChange w:id="539" w:author="Nick.Tolimieri [2]" w:date="2022-09-12T16:09:00Z">
              <w:rPr>
                <w:highlight w:val="yellow"/>
              </w:rPr>
            </w:rPrChange>
          </w:rPr>
        </w:r>
      </w:del>
      <w:moveFrom w:id="540" w:author="Nick.Tolimieri [2]" w:date="2022-09-12T13:51:00Z">
        <w:r w:rsidR="00CB309A" w:rsidRPr="00CB722B" w:rsidDel="00DC6699">
          <w:rPr>
            <w:highlight w:val="yellow"/>
            <w:rPrChange w:id="541" w:author="Nick.Tolimieri [2]" w:date="2022-09-12T16:09:00Z">
              <w:rPr/>
            </w:rPrChange>
          </w:rPr>
          <w:fldChar w:fldCharType="end"/>
        </w:r>
      </w:moveFrom>
      <w:del w:id="542" w:author="Nick.Tolimieri [2]" w:date="2022-09-12T13:51:00Z">
        <w:r w:rsidR="00CB309A" w:rsidRPr="00CB722B" w:rsidDel="00DC6699">
          <w:rPr>
            <w:highlight w:val="yellow"/>
            <w:rPrChange w:id="543" w:author="Nick.Tolimieri [2]" w:date="2022-09-12T16:09:00Z">
              <w:rPr>
                <w:highlight w:val="yellow"/>
              </w:rPr>
            </w:rPrChange>
          </w:rPr>
        </w:r>
      </w:del>
      <w:moveFrom w:id="544" w:author="Nick.Tolimieri [2]" w:date="2022-09-12T13:51:00Z">
        <w:r w:rsidR="00CB309A" w:rsidRPr="00CB722B" w:rsidDel="00DC6699">
          <w:rPr>
            <w:highlight w:val="yellow"/>
            <w:rPrChange w:id="545" w:author="Nick.Tolimieri [2]" w:date="2022-09-12T16:09:00Z">
              <w:rPr/>
            </w:rPrChange>
          </w:rPr>
          <w:fldChar w:fldCharType="separate"/>
        </w:r>
        <w:r w:rsidR="00CB309A" w:rsidRPr="00CB722B" w:rsidDel="00DC6699">
          <w:rPr>
            <w:noProof/>
            <w:highlight w:val="yellow"/>
            <w:rPrChange w:id="546" w:author="Nick.Tolimieri [2]" w:date="2022-09-12T16:09:00Z">
              <w:rPr>
                <w:noProof/>
              </w:rPr>
            </w:rPrChange>
          </w:rPr>
          <w:t>(Wilmers et al. 2012, Weigel &amp; Pfister 2021, but see Gallagher et al. 2022)</w:t>
        </w:r>
        <w:r w:rsidR="00CB309A" w:rsidRPr="00CB722B" w:rsidDel="00DC6699">
          <w:rPr>
            <w:highlight w:val="yellow"/>
            <w:rPrChange w:id="547" w:author="Nick.Tolimieri [2]" w:date="2022-09-12T16:09:00Z">
              <w:rPr/>
            </w:rPrChange>
          </w:rPr>
          <w:fldChar w:fldCharType="end"/>
        </w:r>
        <w:r w:rsidRPr="00CB722B" w:rsidDel="00DC6699">
          <w:rPr>
            <w:highlight w:val="yellow"/>
            <w:rPrChange w:id="548" w:author="Nick.Tolimieri [2]" w:date="2022-09-12T16:09:00Z">
              <w:rPr/>
            </w:rPrChange>
          </w:rPr>
          <w:t xml:space="preserve">. By fueling nearshore production and providing extensive adult and juvenile fish habitat, kelp forests also support diverse ecological communities </w:t>
        </w:r>
        <w:r w:rsidR="00CB309A" w:rsidRPr="00CB722B" w:rsidDel="00DC6699">
          <w:rPr>
            <w:highlight w:val="yellow"/>
            <w:rPrChange w:id="549" w:author="Nick.Tolimieri [2]" w:date="2022-09-12T16:09:00Z">
              <w:rPr/>
            </w:rPrChange>
          </w:rPr>
          <w:fldChar w:fldCharType="begin"/>
        </w:r>
        <w:r w:rsidR="00CB309A" w:rsidRPr="00CB722B" w:rsidDel="00DC6699">
          <w:rPr>
            <w:highlight w:val="yellow"/>
            <w:rPrChange w:id="550" w:author="Nick.Tolimieri [2]" w:date="2022-09-12T16:09:00Z">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B722B" w:rsidDel="00DC6699">
          <w:rPr>
            <w:highlight w:val="yellow"/>
            <w:rPrChange w:id="551" w:author="Nick.Tolimieri [2]" w:date="2022-09-12T16:09:00Z">
              <w:rPr/>
            </w:rPrChange>
          </w:rPr>
          <w:fldChar w:fldCharType="separate"/>
        </w:r>
        <w:r w:rsidR="00CB309A" w:rsidRPr="00CB722B" w:rsidDel="00DC6699">
          <w:rPr>
            <w:noProof/>
            <w:highlight w:val="yellow"/>
            <w:rPrChange w:id="552" w:author="Nick.Tolimieri [2]" w:date="2022-09-12T16:09:00Z">
              <w:rPr>
                <w:noProof/>
              </w:rPr>
            </w:rPrChange>
          </w:rPr>
          <w:t>(Graham 2004, Schiel &amp; Foster 2015)</w:t>
        </w:r>
        <w:r w:rsidR="00CB309A" w:rsidRPr="00CB722B" w:rsidDel="00DC6699">
          <w:rPr>
            <w:highlight w:val="yellow"/>
            <w:rPrChange w:id="553" w:author="Nick.Tolimieri [2]" w:date="2022-09-12T16:09:00Z">
              <w:rPr/>
            </w:rPrChange>
          </w:rPr>
          <w:fldChar w:fldCharType="end"/>
        </w:r>
        <w:r w:rsidR="00AC1C0B" w:rsidRPr="00CB722B" w:rsidDel="00DC6699">
          <w:rPr>
            <w:highlight w:val="yellow"/>
            <w:rPrChange w:id="554" w:author="Nick.Tolimieri [2]" w:date="2022-09-12T16:09:00Z">
              <w:rPr/>
            </w:rPrChange>
          </w:rPr>
          <w:t xml:space="preserve"> </w:t>
        </w:r>
        <w:r w:rsidRPr="00CB722B" w:rsidDel="00DC6699">
          <w:rPr>
            <w:highlight w:val="yellow"/>
            <w:rPrChange w:id="555" w:author="Nick.Tolimieri [2]" w:date="2022-09-12T16:09:00Z">
              <w:rPr/>
            </w:rPrChange>
          </w:rPr>
          <w:t xml:space="preserve">and important commercial, recreational and subsistence fisheries for both fish and invertebrate species </w:t>
        </w:r>
        <w:r w:rsidR="00CB309A" w:rsidRPr="00CB722B" w:rsidDel="00DC6699">
          <w:rPr>
            <w:highlight w:val="yellow"/>
            <w:rPrChange w:id="556" w:author="Nick.Tolimieri [2]" w:date="2022-09-12T16:09:00Z">
              <w:rPr/>
            </w:rPrChange>
          </w:rPr>
          <w:fldChar w:fldCharType="begin"/>
        </w:r>
        <w:r w:rsidR="00CB309A" w:rsidRPr="00CB722B" w:rsidDel="00DC6699">
          <w:rPr>
            <w:highlight w:val="yellow"/>
            <w:rPrChange w:id="557" w:author="Nick.Tolimieri [2]" w:date="2022-09-12T16:09:00Z">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B722B" w:rsidDel="00DC6699">
          <w:rPr>
            <w:highlight w:val="yellow"/>
            <w:rPrChange w:id="558" w:author="Nick.Tolimieri [2]" w:date="2022-09-12T16:09:00Z">
              <w:rPr/>
            </w:rPrChange>
          </w:rPr>
          <w:fldChar w:fldCharType="separate"/>
        </w:r>
        <w:r w:rsidR="00CB309A" w:rsidRPr="00CB722B" w:rsidDel="00DC6699">
          <w:rPr>
            <w:noProof/>
            <w:highlight w:val="yellow"/>
            <w:rPrChange w:id="559" w:author="Nick.Tolimieri [2]" w:date="2022-09-12T16:09:00Z">
              <w:rPr>
                <w:noProof/>
              </w:rPr>
            </w:rPrChange>
          </w:rPr>
          <w:t>(Rogers-Bennett &amp; Catton 2019)</w:t>
        </w:r>
        <w:r w:rsidR="00CB309A" w:rsidRPr="00CB722B" w:rsidDel="00DC6699">
          <w:rPr>
            <w:highlight w:val="yellow"/>
            <w:rPrChange w:id="560" w:author="Nick.Tolimieri [2]" w:date="2022-09-12T16:09:00Z">
              <w:rPr/>
            </w:rPrChange>
          </w:rPr>
          <w:fldChar w:fldCharType="end"/>
        </w:r>
        <w:r w:rsidRPr="00CB722B" w:rsidDel="00DC6699">
          <w:rPr>
            <w:highlight w:val="yellow"/>
            <w:rPrChange w:id="561" w:author="Nick.Tolimieri [2]" w:date="2022-09-12T16:09:00Z">
              <w:rPr/>
            </w:rPrChange>
          </w:rPr>
          <w:t xml:space="preserve">. As many ecosystem-level perturbations are anticipated to intensify under scenarios of climate and ocean change </w:t>
        </w:r>
        <w:r w:rsidR="00CB309A" w:rsidRPr="00CB722B" w:rsidDel="00DC6699">
          <w:rPr>
            <w:highlight w:val="yellow"/>
            <w:rPrChange w:id="562" w:author="Nick.Tolimieri [2]" w:date="2022-09-12T16:09:00Z">
              <w:rPr/>
            </w:rPrChange>
          </w:rPr>
          <w:fldChar w:fldCharType="begin"/>
        </w:r>
        <w:r w:rsidR="00CB309A" w:rsidRPr="00CB722B" w:rsidDel="00DC6699">
          <w:rPr>
            <w:highlight w:val="yellow"/>
            <w:rPrChange w:id="563" w:author="Nick.Tolimieri [2]" w:date="2022-09-12T16:09:00Z">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B722B" w:rsidDel="00DC6699">
          <w:rPr>
            <w:highlight w:val="yellow"/>
            <w:rPrChange w:id="564" w:author="Nick.Tolimieri [2]" w:date="2022-09-12T16:09:00Z">
              <w:rPr/>
            </w:rPrChange>
          </w:rPr>
          <w:fldChar w:fldCharType="separate"/>
        </w:r>
        <w:r w:rsidR="00CB309A" w:rsidRPr="00CB722B" w:rsidDel="00DC6699">
          <w:rPr>
            <w:noProof/>
            <w:highlight w:val="yellow"/>
            <w:rPrChange w:id="565" w:author="Nick.Tolimieri [2]" w:date="2022-09-12T16:09:00Z">
              <w:rPr>
                <w:noProof/>
              </w:rPr>
            </w:rPrChange>
          </w:rPr>
          <w:t>(IPCC 2022)</w:t>
        </w:r>
        <w:r w:rsidR="00CB309A" w:rsidRPr="00CB722B" w:rsidDel="00DC6699">
          <w:rPr>
            <w:highlight w:val="yellow"/>
            <w:rPrChange w:id="566" w:author="Nick.Tolimieri [2]" w:date="2022-09-12T16:09:00Z">
              <w:rPr/>
            </w:rPrChange>
          </w:rPr>
          <w:fldChar w:fldCharType="end"/>
        </w:r>
        <w:r w:rsidRPr="00CB722B" w:rsidDel="00DC6699">
          <w:rPr>
            <w:highlight w:val="yellow"/>
            <w:rPrChange w:id="567" w:author="Nick.Tolimieri [2]" w:date="2022-09-12T16:09:00Z">
              <w:rPr/>
            </w:rPrChange>
          </w:rPr>
          <w:t>, maintaining services from kelp forests requires regional mechanistic studies to understand dynamic community responses.</w:t>
        </w:r>
        <w:r w:rsidDel="00DC6699">
          <w:t xml:space="preserve"> </w:t>
        </w:r>
      </w:moveFrom>
      <w:moveFromRangeEnd w:id="496"/>
    </w:p>
    <w:p w14:paraId="325342E7" w14:textId="0EC56A80" w:rsidR="0029777C" w:rsidDel="00E56E01" w:rsidRDefault="0029777C">
      <w:pPr>
        <w:rPr>
          <w:del w:id="568" w:author="Nick.Tolimieri" w:date="2022-09-09T13:44:00Z"/>
        </w:rPr>
      </w:pPr>
    </w:p>
    <w:p w14:paraId="7F59E014" w14:textId="40AD64DD"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569" w:author="Nick.Tolimieri [2]" w:date="2022-09-12T15:32:00Z">
        <w:r w:rsidR="007622EF">
          <w:t xml:space="preserve"> MHW</w:t>
        </w:r>
      </w:ins>
      <w:del w:id="570" w:author="Nick.Tolimieri [2]" w:date="2022-09-12T15:32:00Z">
        <w:r w:rsidDel="007622EF">
          <w:delText xml:space="preserve"> marine heatwave (MHW</w:delText>
        </w:r>
      </w:del>
      <w:ins w:id="571" w:author="Nick.Tolimieri" w:date="2022-09-01T15:03:00Z">
        <w:del w:id="572" w:author="Nick.Tolimieri [2]" w:date="2022-09-12T15:32:00Z">
          <w:r w:rsidR="00A637B7" w:rsidDel="007622EF">
            <w:delText xml:space="preserve">, </w:delText>
          </w:r>
        </w:del>
        <w:del w:id="573" w:author="Nick.Tolimieri [2]" w:date="2022-09-12T15:33:00Z">
          <w:r w:rsidR="00A637B7" w:rsidRPr="00A637B7" w:rsidDel="007622EF">
            <w:rPr>
              <w:rPrChange w:id="574" w:author="Nick.Tolimieri" w:date="2022-09-01T15:04:00Z">
                <w:rPr>
                  <w:rFonts w:ascii="AdvGulliv-R" w:hAnsi="AdvGulliv-R" w:cs="AdvGulliv-R"/>
                  <w:sz w:val="14"/>
                  <w:szCs w:val="14"/>
                  <w:lang w:val="en-US"/>
                </w:rPr>
              </w:rPrChange>
            </w:rPr>
            <w:delText>a prolonged discrete anomalously warm water event</w:delText>
          </w:r>
        </w:del>
      </w:ins>
      <w:ins w:id="575" w:author="Nick.Tolimieri" w:date="2022-09-01T15:04:00Z">
        <w:del w:id="576" w:author="Nick.Tolimieri [2]" w:date="2022-09-12T15:33:00Z">
          <w:r w:rsidR="00A637B7" w:rsidDel="007622EF">
            <w:delText xml:space="preserve">, </w:delText>
          </w:r>
        </w:del>
      </w:ins>
      <w:del w:id="577"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578" w:author="Nick.Tolimieri"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 </w:instrText>
      </w:r>
      <w:r w:rsidR="00101A8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DATA </w:instrText>
      </w:r>
      <w:r w:rsidR="00101A87">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579"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580" w:author="Nick.Tolimieri [2]" w:date="2022-09-12T16:13:00Z">
        <w:r w:rsidR="002D6F44">
          <w:t xml:space="preserve"> </w:t>
        </w:r>
      </w:ins>
      <w:ins w:id="581" w:author="Nick.Tolimieri" w:date="2022-09-09T15:28:00Z">
        <w:del w:id="582" w:author="Nick.Tolimieri [2]" w:date="2022-09-12T15:32:00Z">
          <w:r w:rsidR="00165D15" w:rsidDel="007622EF">
            <w:delText xml:space="preserve"> </w:delText>
          </w:r>
        </w:del>
      </w:ins>
      <w:ins w:id="583" w:author="Nick.Tolimieri" w:date="2022-09-09T15:30:00Z">
        <w:del w:id="584" w:author="Nick.Tolimieri [2]" w:date="2022-09-12T15:32:00Z">
          <w:r w:rsidR="00C2572C" w:rsidRPr="00C2572C" w:rsidDel="007622EF">
            <w:rPr>
              <w:highlight w:val="yellow"/>
              <w:rPrChange w:id="585" w:author="Nick.Tolimieri" w:date="2022-09-09T15:30:00Z">
                <w:rPr/>
              </w:rPrChange>
            </w:rPr>
            <w:delText>ADD SMALE 2020 stuff here</w:delText>
          </w:r>
        </w:del>
      </w:ins>
      <w:del w:id="586" w:author="Nick.Tolimieri [2]" w:date="2022-09-12T16:14:00Z">
        <w:r w:rsidDel="002D6F44">
          <w:delText xml:space="preserve"> </w:delText>
        </w:r>
      </w:del>
    </w:p>
    <w:p w14:paraId="1648E18D" w14:textId="363F5BDF"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587" w:author="Nick.Tolimieri"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588"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589" w:author="Nick.Tolimieri [2]" w:date="2022-09-07T10:00:00Z">
        <w:r w:rsidDel="004642D3">
          <w:delText xml:space="preserve">be </w:delText>
        </w:r>
      </w:del>
      <w:ins w:id="590"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 xml:space="preserve">(sea stars, especially </w:t>
      </w:r>
      <w:r w:rsidR="00E878A1" w:rsidRPr="003167E3">
        <w:rPr>
          <w:i/>
          <w:noProof/>
          <w:rPrChange w:id="591" w:author="Nick.Tolimieri" w:date="2022-09-14T09:37:00Z">
            <w:rPr>
              <w:noProof/>
            </w:rPr>
          </w:rPrChange>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592" w:author="Nick.Tolimieri [2]" w:date="2022-09-13T11:00:00Z">
        <w:r w:rsidDel="00B80596">
          <w:delText xml:space="preserve"> and settlement of urchin larvae</w:delText>
        </w:r>
      </w:del>
      <w:r>
        <w:t>.</w:t>
      </w:r>
    </w:p>
    <w:p w14:paraId="2710C738" w14:textId="499E2CBD" w:rsidR="000650CD" w:rsidRDefault="000650CD" w:rsidP="005635FF">
      <w:pPr>
        <w:rPr>
          <w:ins w:id="593" w:author="Nick.Tolimieri [2]" w:date="2022-09-13T11:08:00Z"/>
        </w:rPr>
      </w:pPr>
      <w:ins w:id="594" w:author="Nick.Tolimieri [2]" w:date="2022-09-13T11:07:00Z">
        <w:r>
          <w:t>T</w:t>
        </w:r>
      </w:ins>
      <w:del w:id="595"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w:t>
      </w:r>
      <w:r w:rsidR="00EF0B3C">
        <w:lastRenderedPageBreak/>
        <w:t xml:space="preserve">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596" w:author="Nick.Tolimieri [2]" w:date="2022-09-13T11:41:00Z">
        <w:r w:rsidR="00BF0D84">
          <w:t xml:space="preserve"> </w:t>
        </w:r>
        <w:del w:id="597" w:author="Nick.Tolimieri" w:date="2022-09-14T09:38:00Z">
          <w:r w:rsidR="00BF0D84" w:rsidDel="00284AF7">
            <w:delText xml:space="preserve">For the 2014-2016 MHW absolute increase in </w:delText>
          </w:r>
        </w:del>
      </w:ins>
      <w:ins w:id="598" w:author="Nick.Tolimieri [2]" w:date="2022-09-13T11:42:00Z">
        <w:del w:id="599" w:author="Nick.Tolimieri" w:date="2022-09-14T09:38:00Z">
          <w:r w:rsidR="00BF0D84" w:rsidDel="00284AF7">
            <w:delText xml:space="preserve">SST was a better predictor of canopy loss than was the number or strength of SST anomalies </w:delText>
          </w:r>
        </w:del>
      </w:ins>
      <w:del w:id="600" w:author="Nick.Tolimieri"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601" w:author="Nick.Tolimieri [2]" w:date="2022-09-13T11:43:00Z">
        <w:del w:id="602" w:author="Nick.Tolimieri" w:date="2022-09-14T09:38:00Z">
          <w:r w:rsidR="00BF0D84" w:rsidDel="00284AF7">
            <w:delText>.</w:delText>
          </w:r>
        </w:del>
      </w:ins>
      <w:del w:id="603" w:author="Nick.Tolimieri" w:date="2022-09-14T09:38:00Z">
        <w:r w:rsidR="00EF0B3C" w:rsidDel="00284AF7">
          <w:delText xml:space="preserve"> </w:delText>
        </w:r>
      </w:del>
    </w:p>
    <w:p w14:paraId="05019B11" w14:textId="4C789DC1"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604" w:author="Nick.Tolimieri [2]" w:date="2022-09-13T10:06:00Z">
        <w:r w:rsidR="001B6711">
          <w:t xml:space="preserve">to </w:t>
        </w:r>
      </w:ins>
      <w:r>
        <w:t>regional differences in food web structure</w:t>
      </w:r>
      <w:del w:id="605" w:author="Nick.Tolimieri" w:date="2022-09-16T11:45:00Z">
        <w:r w:rsidDel="001B09B3">
          <w:delText xml:space="preserve"> and t</w:delText>
        </w:r>
      </w:del>
      <w:ins w:id="606" w:author="Nick.Tolimieri" w:date="2022-09-16T11:45:00Z">
        <w:r w:rsidR="001B09B3">
          <w:t>, in particular, t</w:t>
        </w:r>
      </w:ins>
      <w:r>
        <w:t>op-down pressure</w:t>
      </w:r>
      <w:del w:id="607" w:author="Nick.Tolimieri" w:date="2022-09-16T11:45:00Z">
        <w:r w:rsidDel="001B09B3">
          <w:delText>s</w:delText>
        </w:r>
      </w:del>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608" w:author="Nick.Tolimieri [2]" w:date="2022-09-13T09:35:00Z">
        <w:r w:rsidDel="00336199">
          <w:delText xml:space="preserve"> </w:delText>
        </w:r>
      </w:del>
      <w:del w:id="609"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610" w:author="Nick.Tolimieri [2]" w:date="2022-09-13T09:58:00Z">
        <w:r w:rsidR="00C61292">
          <w:t xml:space="preserve"> </w:t>
        </w:r>
      </w:ins>
      <w:ins w:id="611"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612" w:author="Nick.Tolimieri [2]" w:date="2022-09-13T10:10:00Z">
        <w:r w:rsidR="00EA6E26">
          <w:t xml:space="preserve"> did not observe</w:t>
        </w:r>
        <w:del w:id="613" w:author="Nick.Tolimieri" w:date="2022-09-16T11:46:00Z">
          <w:r w:rsidR="00EA6E26" w:rsidDel="001B09B3">
            <w:delText xml:space="preserve"> substantial l</w:delText>
          </w:r>
        </w:del>
      </w:ins>
      <w:ins w:id="614" w:author="Nick.Tolimieri" w:date="2022-09-16T11:46:00Z">
        <w:r w:rsidR="001B09B3">
          <w:t>l l</w:t>
        </w:r>
      </w:ins>
      <w:ins w:id="615" w:author="Nick.Tolimieri [2]" w:date="2022-09-13T10:10:00Z">
        <w:r w:rsidR="00EA6E26">
          <w:t>oss of kelp canopy in Oregon</w:t>
        </w:r>
      </w:ins>
      <w:ins w:id="616" w:author="Nick.Tolimieri" w:date="2022-09-14T09:39:00Z">
        <w:r w:rsidR="0097296F">
          <w:t xml:space="preserve"> </w:t>
        </w:r>
      </w:ins>
      <w:ins w:id="617" w:author="Nick.Tolimieri [2]" w:date="2022-09-13T10:10:00Z">
        <w:del w:id="618" w:author="Nick.Tolimieri" w:date="2022-09-14T09:39:00Z">
          <w:r w:rsidR="00EA6E26" w:rsidDel="0097296F">
            <w:delText xml:space="preserve"> </w:delText>
          </w:r>
        </w:del>
        <w:r w:rsidR="00EA6E26">
          <w:t>where</w:t>
        </w:r>
      </w:ins>
      <w:ins w:id="619" w:author="Nick.Tolimieri" w:date="2022-09-14T09:39:00Z">
        <w:r w:rsidR="00284AF7">
          <w:t xml:space="preserve"> </w:t>
        </w:r>
      </w:ins>
      <w:ins w:id="620" w:author="Nick.Tolimieri" w:date="2022-09-16T11:46:00Z">
        <w:r w:rsidR="001B09B3">
          <w:t xml:space="preserve">absolute </w:t>
        </w:r>
      </w:ins>
      <w:ins w:id="621" w:author="Nick.Tolimieri [2]" w:date="2022-09-13T10:09:00Z">
        <w:del w:id="622" w:author="Nick.Tolimieri" w:date="2022-09-14T09:39:00Z">
          <w:r w:rsidR="00EA6E26" w:rsidDel="00284AF7">
            <w:delText xml:space="preserve"> </w:delText>
          </w:r>
        </w:del>
      </w:ins>
      <w:ins w:id="623" w:author="Nick.Tolimieri [2]" w:date="2022-09-13T10:07:00Z">
        <w:r w:rsidR="001B6711">
          <w:t>ocean temperatures did not get as warm in Oregon as in Northern California</w:t>
        </w:r>
      </w:ins>
      <w:del w:id="624"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625" w:author="Nick.Tolimieri [2]" w:date="2022-09-13T10:08:00Z">
        <w:r w:rsidR="001B6711">
          <w:t>. Additionally,</w:t>
        </w:r>
      </w:ins>
      <w:ins w:id="626" w:author="Nick.Tolimieri [2]" w:date="2022-09-13T10:11:00Z">
        <w:r w:rsidR="00B77482">
          <w:t xml:space="preserve"> t</w:t>
        </w:r>
      </w:ins>
      <w:ins w:id="627" w:author="Nick.Tolimieri [2]" w:date="2022-09-13T10:01:00Z">
        <w:r w:rsidR="00FD5B3C">
          <w:t>he presence of</w:t>
        </w:r>
      </w:ins>
      <w:ins w:id="628" w:author="Nick.Tolimieri [2]" w:date="2022-09-13T09:58:00Z">
        <w:r w:rsidR="00C61292">
          <w:t xml:space="preserve"> </w:t>
        </w:r>
        <w:r w:rsidR="00C61292" w:rsidRPr="00C61292">
          <w:t xml:space="preserve">sea otters </w:t>
        </w:r>
        <w:r w:rsidR="00C61292" w:rsidRPr="00C61292">
          <w:rPr>
            <w:i/>
          </w:rPr>
          <w:t>Enhydra lutri</w:t>
        </w:r>
        <w:r w:rsidR="00C61292" w:rsidRPr="00C61292">
          <w:t>a</w:t>
        </w:r>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629" w:author="Nick.Tolimieri [2]" w:date="2022-09-13T10:00:00Z">
        <w:r w:rsidR="008702D7">
          <w:t xml:space="preserve"> and the combination of sheepshead</w:t>
        </w:r>
      </w:ins>
      <w:ins w:id="630" w:author="Nick.Tolimieri [2]" w:date="2022-09-13T10:04:00Z">
        <w:r w:rsidR="00FD5B3C">
          <w:t xml:space="preserve"> </w:t>
        </w:r>
        <w:r w:rsidR="00FD5B3C" w:rsidRPr="00FD5B3C">
          <w:rPr>
            <w:i/>
            <w:rPrChange w:id="631" w:author="Nick.Tolimieri [2]" w:date="2022-09-13T10:04:00Z">
              <w:rPr/>
            </w:rPrChange>
          </w:rPr>
          <w:t>Archosargus probatocephalus</w:t>
        </w:r>
        <w:r w:rsidR="00FD5B3C">
          <w:t xml:space="preserve"> </w:t>
        </w:r>
      </w:ins>
      <w:ins w:id="632" w:author="Nick.Tolimieri [2]" w:date="2022-09-13T10:00:00Z">
        <w:r w:rsidR="008702D7">
          <w:t xml:space="preserve">and spiny lobsters </w:t>
        </w:r>
      </w:ins>
      <w:ins w:id="633" w:author="Nick.Tolimieri [2]" w:date="2022-09-13T10:04:00Z">
        <w:r w:rsidR="00FD5B3C" w:rsidRPr="00FD5B3C">
          <w:rPr>
            <w:i/>
            <w:rPrChange w:id="634" w:author="Nick.Tolimieri [2]" w:date="2022-09-13T10:04:00Z">
              <w:rPr/>
            </w:rPrChange>
          </w:rPr>
          <w:t>Panulirus interruptus</w:t>
        </w:r>
        <w:r w:rsidR="00FD5B3C" w:rsidRPr="00FD5B3C">
          <w:t xml:space="preserve"> </w:t>
        </w:r>
      </w:ins>
      <w:ins w:id="635"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636" w:author="Nick.Tolimieri [2]" w:date="2022-09-13T10:01:00Z">
        <w:r w:rsidR="008702D7">
          <w:t xml:space="preserve"> may have</w:t>
        </w:r>
      </w:ins>
      <w:ins w:id="637" w:author="Nick.Tolimieri [2]" w:date="2022-09-13T10:05:00Z">
        <w:r w:rsidR="00FD5B3C">
          <w:t xml:space="preserve"> provided enough top-down pressure to limit urchin densities and affect urchin feeding behavior enough to prevent a </w:t>
        </w:r>
      </w:ins>
      <w:ins w:id="638" w:author="Nick.Tolimieri [2]" w:date="2022-09-13T10:01:00Z">
        <w:r w:rsidR="008702D7">
          <w:t>shift to urchin-domi</w:t>
        </w:r>
        <w:r w:rsidR="00FD5B3C">
          <w:t>nated habitats in these regions</w:t>
        </w:r>
      </w:ins>
      <w:ins w:id="639" w:author="Nick.Tolimieri [2]" w:date="2022-09-13T10:05:00Z">
        <w:r w:rsidR="00FD5B3C">
          <w:t xml:space="preserve">. However, in </w:t>
        </w:r>
      </w:ins>
      <w:ins w:id="640" w:author="Nick.Tolimieri [2]" w:date="2022-09-13T10:02:00Z">
        <w:r w:rsidR="00FD5B3C">
          <w:t>Northern California where there</w:t>
        </w:r>
      </w:ins>
      <w:ins w:id="641" w:author="Nick.Tolimieri [2]" w:date="2022-09-13T10:11:00Z">
        <w:r w:rsidR="00F60DF5">
          <w:t xml:space="preserve"> was substantial warming and</w:t>
        </w:r>
      </w:ins>
      <w:ins w:id="642" w:author="Nick.Tolimieri" w:date="2022-09-14T09:40:00Z">
        <w:r w:rsidR="0097296F">
          <w:t xml:space="preserve"> little</w:t>
        </w:r>
      </w:ins>
      <w:ins w:id="643" w:author="Nick.Tolimieri [2]" w:date="2022-09-13T10:11:00Z">
        <w:r w:rsidR="00F60DF5">
          <w:t xml:space="preserve"> </w:t>
        </w:r>
      </w:ins>
      <w:ins w:id="644" w:author="Nick.Tolimieri [2]" w:date="2022-09-13T10:02:00Z">
        <w:r w:rsidR="00FD5B3C">
          <w:t xml:space="preserve">predator </w:t>
        </w:r>
      </w:ins>
      <w:ins w:id="645" w:author="Nick.Tolimieri [2]" w:date="2022-09-13T10:05:00Z">
        <w:r w:rsidR="00FD5B3C">
          <w:t>redundancy</w:t>
        </w:r>
      </w:ins>
      <w:ins w:id="646" w:author="Nick.Tolimieri [2]" w:date="2022-09-13T10:02:00Z">
        <w:del w:id="647" w:author="Nick.Tolimieri" w:date="2022-09-14T09:40:00Z">
          <w:r w:rsidR="00FD5B3C" w:rsidDel="0097296F">
            <w:delText xml:space="preserve"> </w:delText>
          </w:r>
        </w:del>
      </w:ins>
      <w:ins w:id="648" w:author="Nick.Tolimieri [2]" w:date="2022-09-13T10:11:00Z">
        <w:del w:id="649" w:author="Nick.Tolimieri" w:date="2022-09-14T09:40:00Z">
          <w:r w:rsidR="00F60DF5" w:rsidDel="0097296F">
            <w:delText>is lower</w:delText>
          </w:r>
        </w:del>
        <w:r w:rsidR="00F60DF5">
          <w:t xml:space="preserve">, </w:t>
        </w:r>
      </w:ins>
      <w:ins w:id="650" w:author="Nick.Tolimieri [2]" w:date="2022-09-13T10:02:00Z">
        <w:r w:rsidR="00FD5B3C">
          <w:t>the</w:t>
        </w:r>
      </w:ins>
      <w:ins w:id="651" w:author="Nick.Tolimieri [2]" w:date="2022-09-13T10:03:00Z">
        <w:r w:rsidR="00FD5B3C">
          <w:t xml:space="preserve"> die-off </w:t>
        </w:r>
      </w:ins>
      <w:ins w:id="652" w:author="Nick.Tolimieri [2]" w:date="2022-09-13T10:02:00Z">
        <w:r w:rsidR="00FD5B3C">
          <w:t xml:space="preserve">of </w:t>
        </w:r>
        <w:r w:rsidR="00FD5B3C">
          <w:rPr>
            <w:i/>
          </w:rPr>
          <w:t xml:space="preserve">Pycnopodia </w:t>
        </w:r>
        <w:r w:rsidR="00FD5B3C">
          <w:t>may have</w:t>
        </w:r>
      </w:ins>
      <w:ins w:id="653" w:author="Nick.Tolimieri [2]" w:date="2022-09-13T10:06:00Z">
        <w:r w:rsidR="00FD5B3C">
          <w:t xml:space="preserve"> released urchins from top-down control </w:t>
        </w:r>
      </w:ins>
      <w:ins w:id="654" w:author="Nick.Tolimieri"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1A8E5757"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w:t>
      </w:r>
      <w:r w:rsidR="00EF0B3C">
        <w:lastRenderedPageBreak/>
        <w:t xml:space="preserve">Past studies have documented recovery of kelp and declines in invertebrate abundance following the restoration of </w:t>
      </w:r>
      <w:ins w:id="655" w:author="Nick.Tolimieri [2]" w:date="2022-09-13T09:51:00Z">
        <w:r w:rsidR="00922417">
          <w:t>sea otters</w:t>
        </w:r>
      </w:ins>
      <w:del w:id="656" w:author="Nick.Tolimieri [2]" w:date="2022-09-13T10:18:00Z">
        <w:r w:rsidR="00EF0B3C" w:rsidDel="006E4305">
          <w:delText>a</w:delText>
        </w:r>
      </w:del>
      <w:ins w:id="657" w:author="Nick.Tolimieri [2]" w:date="2022-09-13T10:18:00Z">
        <w:r w:rsidR="006E4305">
          <w:t>,</w:t>
        </w:r>
      </w:ins>
      <w:ins w:id="658" w:author="Nick.Tolimieri [2]" w:date="2022-09-13T09:51:00Z">
        <w:r w:rsidR="00922417">
          <w:t xml:space="preserve"> a</w:t>
        </w:r>
      </w:ins>
      <w:r w:rsidR="00EF0B3C">
        <w:t xml:space="preserve"> keystone predator,</w:t>
      </w:r>
      <w:r w:rsidR="007F3AF4">
        <w:t xml:space="preserve"> </w:t>
      </w:r>
      <w:del w:id="659"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660" w:author="Nick.Tolimieri [2]" w:date="2022-09-13T13:05:00Z">
        <w:r w:rsidR="008658BE">
          <w:t xml:space="preserve"> with </w:t>
        </w:r>
      </w:ins>
      <w:ins w:id="661" w:author="Nick.Tolimieri [2]" w:date="2022-09-13T13:07:00Z">
        <w:r w:rsidR="008658BE">
          <w:t>populations increasing rapidly</w:t>
        </w:r>
      </w:ins>
      <w:ins w:id="662" w:author="Nick.Tolimieri [2]" w:date="2022-09-13T13:08:00Z">
        <w:r w:rsidR="008658BE">
          <w:t xml:space="preserve"> since the 1980’s</w:t>
        </w:r>
        <w:r w:rsidR="000A6D5B">
          <w:t xml:space="preserve"> </w:t>
        </w:r>
      </w:ins>
      <w:ins w:id="663" w:author="Nick.Tolimieri [2]" w:date="2022-09-13T13:09:00Z">
        <w:r w:rsidR="000A6D5B">
          <w:t>and 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 </w:instrText>
      </w:r>
      <w:r w:rsidR="003D7F93">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DATA </w:instrText>
      </w:r>
      <w:r w:rsidR="003D7F93">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401D96C2" w:rsidR="00392C19" w:rsidRPr="00A972D1" w:rsidRDefault="00EF0B3C">
      <w:pPr>
        <w:rPr>
          <w:ins w:id="664" w:author="Nick.Tolimieri [2]"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665" w:author="Nick.Tolimieri [2]" w:date="2022-09-13T11:38:00Z">
        <w:r w:rsidR="00B81D13">
          <w:t>(</w:t>
        </w:r>
      </w:ins>
      <w:del w:id="666" w:author="Nick.Tolimieri [2]" w:date="2022-09-13T11:37:00Z">
        <w:r w:rsidDel="00B81D13">
          <w:delText xml:space="preserve">of kelp density and abundances of associated invertebrates and fishes from </w:delText>
        </w:r>
      </w:del>
      <w:r>
        <w:t>2015-2021</w:t>
      </w:r>
      <w:ins w:id="667" w:author="Nick.Tolimieri [2]" w:date="2022-09-13T11:38:00Z">
        <w:r w:rsidR="00B81D13">
          <w:t>)</w:t>
        </w:r>
      </w:ins>
      <w:ins w:id="668" w:author="Nick.Tolimieri [2]" w:date="2022-09-13T11:37:00Z">
        <w:r w:rsidR="00B81D13">
          <w:t xml:space="preserve">, </w:t>
        </w:r>
        <w:del w:id="669" w:author="Nick.Tolimieri" w:date="2022-09-14T09:41:00Z">
          <w:r w:rsidR="00B81D13" w:rsidDel="00C20406">
            <w:delText xml:space="preserve">SST data, and </w:delText>
          </w:r>
        </w:del>
        <w:r w:rsidR="00B81D13">
          <w:t xml:space="preserve">kelp canopy cover information from overflight </w:t>
        </w:r>
      </w:ins>
      <w:ins w:id="670" w:author="Nick.Tolimieri [2]" w:date="2022-09-13T11:38:00Z">
        <w:r w:rsidR="00B81D13">
          <w:t>surveys</w:t>
        </w:r>
      </w:ins>
      <w:ins w:id="671" w:author="Nick.Tolimieri" w:date="2022-09-14T09:41:00Z">
        <w:r w:rsidR="00C20406">
          <w:t>, and SST data</w:t>
        </w:r>
      </w:ins>
      <w:del w:id="672"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w:t>
      </w:r>
      <w:del w:id="673"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674" w:author="Nick.Tolimieri [2]" w:date="2022-09-13T10:38:00Z" w:name="move113957939"/>
      <w:moveFrom w:id="675" w:author="Nick.Tolimieri [2]" w:date="2022-09-13T10:38:00Z">
        <w:del w:id="676"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677" w:author="Nick.Tolimieri [2]" w:date="2022-09-13T10:38:00Z"/>
      <w:moveFrom w:id="678" w:author="Nick.Tolimieri [2]" w:date="2022-09-13T10:38:00Z">
        <w:del w:id="679" w:author="Nick.Tolimieri [2]" w:date="2022-09-13T11:21:00Z">
          <w:r w:rsidR="00E878A1" w:rsidDel="00A7703B">
            <w:fldChar w:fldCharType="end"/>
          </w:r>
        </w:del>
      </w:moveFrom>
      <w:del w:id="680" w:author="Nick.Tolimieri [2]" w:date="2022-09-13T10:38:00Z"/>
      <w:moveFrom w:id="681" w:author="Nick.Tolimieri [2]" w:date="2022-09-13T10:38:00Z">
        <w:del w:id="682" w:author="Nick.Tolimieri [2]"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683" w:author="Nick.Tolimieri [2]" w:date="2022-09-13T10:38:00Z"/>
      <w:moveFrom w:id="684" w:author="Nick.Tolimieri [2]" w:date="2022-09-13T10:38:00Z">
        <w:del w:id="685" w:author="Nick.Tolimieri [2]" w:date="2022-09-13T11:21:00Z">
          <w:r w:rsidR="00E878A1" w:rsidDel="00A7703B">
            <w:fldChar w:fldCharType="end"/>
          </w:r>
        </w:del>
      </w:moveFrom>
      <w:del w:id="686" w:author="Nick.Tolimieri [2]" w:date="2022-09-13T10:38:00Z"/>
      <w:moveFrom w:id="687" w:author="Nick.Tolimieri [2]" w:date="2022-09-13T10:38:00Z">
        <w:del w:id="688" w:author="Nick.Tolimieri [2]"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674"/>
      <w:r>
        <w:t xml:space="preserve">Our main objectives were to </w:t>
      </w:r>
      <w:r>
        <w:lastRenderedPageBreak/>
        <w:t xml:space="preserve">examine: </w:t>
      </w:r>
      <w:ins w:id="689" w:author="Nick.Tolimieri [2]" w:date="2022-09-13T11:21:00Z">
        <w:r w:rsidR="00A7703B">
          <w:t>(</w:t>
        </w:r>
      </w:ins>
      <w:ins w:id="690" w:author="Nick.Tolimieri [2]" w:date="2022-09-13T11:22:00Z">
        <w:r w:rsidR="00A7703B">
          <w:t>1</w:t>
        </w:r>
      </w:ins>
      <w:ins w:id="691" w:author="Nick.Tolimieri [2]" w:date="2022-09-13T11:21:00Z">
        <w:r w:rsidR="00A7703B">
          <w:t>)</w:t>
        </w:r>
      </w:ins>
      <w:ins w:id="692" w:author="Nick.Tolimieri [2]" w:date="2022-09-13T11:22:00Z">
        <w:r w:rsidR="00A7703B">
          <w:t xml:space="preserve"> the</w:t>
        </w:r>
      </w:ins>
      <w:ins w:id="693" w:author="Nick.Tolimieri [2]" w:date="2022-09-13T11:40:00Z">
        <w:r w:rsidR="00A4413F">
          <w:t xml:space="preserve"> prevalence,</w:t>
        </w:r>
      </w:ins>
      <w:ins w:id="694" w:author="Nick.Tolimieri [2]" w:date="2022-09-13T11:22:00Z">
        <w:r w:rsidR="00A7703B">
          <w:t xml:space="preserve"> timing</w:t>
        </w:r>
      </w:ins>
      <w:ins w:id="695" w:author="Nick.Tolimieri [2]" w:date="2022-09-13T11:40:00Z">
        <w:r w:rsidR="00A4413F">
          <w:t>,</w:t>
        </w:r>
      </w:ins>
      <w:ins w:id="696" w:author="Nick.Tolimieri [2]" w:date="2022-09-13T11:22:00Z">
        <w:r w:rsidR="00A7703B">
          <w:t xml:space="preserve"> and severity of MHWs and elevated SST in general </w:t>
        </w:r>
      </w:ins>
      <w:ins w:id="697" w:author="Nick.Tolimieri [2]" w:date="2022-09-13T11:23:00Z">
        <w:r w:rsidR="00A7703B">
          <w:t xml:space="preserve">along the Washington Coast, </w:t>
        </w:r>
      </w:ins>
      <w:r>
        <w:t>(</w:t>
      </w:r>
      <w:del w:id="698" w:author="Nick.Tolimieri [2]" w:date="2022-09-13T11:23:00Z">
        <w:r w:rsidDel="00A7703B">
          <w:delText>1</w:delText>
        </w:r>
      </w:del>
      <w:ins w:id="699" w:author="Nick.Tolimieri [2]" w:date="2022-09-13T11:23:00Z">
        <w:r w:rsidR="00A7703B">
          <w:t>2</w:t>
        </w:r>
      </w:ins>
      <w:r>
        <w:t>) if and how kelp forest communities changed in the periods during and following the 2014-2016 MHW and other warm SST anomalies, and SSW</w:t>
      </w:r>
      <w:r w:rsidR="00882E30">
        <w:t>S</w:t>
      </w:r>
      <w:r>
        <w:t>; (</w:t>
      </w:r>
      <w:del w:id="700" w:author="Nick.Tolimieri [2]" w:date="2022-09-13T11:23:00Z">
        <w:r w:rsidDel="00A7703B">
          <w:delText>2</w:delText>
        </w:r>
      </w:del>
      <w:ins w:id="701" w:author="Nick.Tolimieri [2]" w:date="2022-09-13T11:23:00Z">
        <w:r w:rsidR="00A7703B">
          <w:t>3</w:t>
        </w:r>
      </w:ins>
      <w:r>
        <w:t>) whether community composition of kelps, invertebrates, and fishes was structured more by spatial differences or shared temporal variation; and (</w:t>
      </w:r>
      <w:del w:id="702" w:author="Nick.Tolimieri [2]" w:date="2022-09-13T11:23:00Z">
        <w:r w:rsidDel="00A7703B">
          <w:delText>3</w:delText>
        </w:r>
      </w:del>
      <w:ins w:id="703" w:author="Nick.Tolimieri [2]" w:date="2022-09-13T11:23:00Z">
        <w:r w:rsidR="00A7703B">
          <w:t>4</w:t>
        </w:r>
      </w:ins>
      <w:r>
        <w:t>) whether we can detect interactions involving multiple guilds, which are hypothesized to structure kelp forest communities.</w:t>
      </w:r>
      <w:del w:id="704" w:author="Nick.Tolimieri [2]" w:date="2022-09-13T11:25:00Z">
        <w:r w:rsidDel="00CF3D42">
          <w:delText xml:space="preserve"> </w:delText>
        </w:r>
      </w:del>
      <w:ins w:id="705" w:author="Nick.Tolimieri [2]"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706" w:author="Nick.Tolimieri [2]"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707" w:author="Nick.Tolimieri [2]" w:date="2022-09-13T11:49:00Z">
        <w:r w:rsidR="00392C19" w:rsidRPr="00A972D1">
          <w:t>We predict fewer strong impacts</w:t>
        </w:r>
      </w:ins>
      <w:ins w:id="708" w:author="Nick.Tolimieri [2]" w:date="2022-09-13T11:57:00Z">
        <w:r w:rsidR="00A972D1" w:rsidRPr="00A972D1">
          <w:rPr>
            <w:rPrChange w:id="709" w:author="Nick.Tolimieri [2]" w:date="2022-09-13T11:57:00Z">
              <w:rPr>
                <w:highlight w:val="yellow"/>
              </w:rPr>
            </w:rPrChange>
          </w:rPr>
          <w:t xml:space="preserve"> from the 2014-2016 MHW and SSWS</w:t>
        </w:r>
      </w:ins>
      <w:ins w:id="710" w:author="Nick.Tolimieri [2]" w:date="2022-09-13T11:49:00Z">
        <w:r w:rsidR="00392C19" w:rsidRPr="00A972D1">
          <w:t xml:space="preserve"> on </w:t>
        </w:r>
      </w:ins>
      <w:ins w:id="711" w:author="Nick.Tolimieri [2]" w:date="2022-09-13T11:50:00Z">
        <w:r w:rsidR="00392C19" w:rsidRPr="00A972D1">
          <w:t xml:space="preserve">Washington kelp forests because both </w:t>
        </w:r>
        <w:r w:rsidR="00392C19" w:rsidRPr="00A972D1">
          <w:rPr>
            <w:i/>
          </w:rPr>
          <w:t xml:space="preserve">Macrosystis and Nereocystis </w:t>
        </w:r>
        <w:r w:rsidR="00392C19" w:rsidRPr="00A972D1">
          <w:t>are in the central portion of their range</w:t>
        </w:r>
      </w:ins>
      <w:ins w:id="712" w:author="Nick.Tolimieri [2]" w:date="2022-09-13T11:52:00Z">
        <w:r w:rsidR="00BC7F7B" w:rsidRPr="00A972D1">
          <w:t xml:space="preserve"> </w:t>
        </w:r>
      </w:ins>
      <w:r w:rsidR="00BC7F7B" w:rsidRPr="00A10F7E">
        <w:fldChar w:fldCharType="begin"/>
      </w:r>
      <w:r w:rsidR="00BC7F7B" w:rsidRPr="00A972D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10F7E">
        <w:rPr>
          <w:rPrChange w:id="713" w:author="Nick.Tolimieri [2]" w:date="2022-09-13T11:57:00Z">
            <w:rPr/>
          </w:rPrChange>
        </w:rPr>
        <w:fldChar w:fldCharType="separate"/>
      </w:r>
      <w:r w:rsidR="00BC7F7B" w:rsidRPr="00A972D1">
        <w:rPr>
          <w:noProof/>
        </w:rPr>
        <w:t>(Smale 2020)</w:t>
      </w:r>
      <w:r w:rsidR="00BC7F7B" w:rsidRPr="00A10F7E">
        <w:fldChar w:fldCharType="end"/>
      </w:r>
      <w:ins w:id="714" w:author="Nick.Tolimieri [2]" w:date="2022-09-13T11:50:00Z">
        <w:r w:rsidR="00392C19" w:rsidRPr="00A972D1">
          <w:t xml:space="preserve"> and </w:t>
        </w:r>
      </w:ins>
      <w:ins w:id="715" w:author="Nick.Tolimieri" w:date="2022-09-15T16:12:00Z">
        <w:r w:rsidR="006677FF">
          <w:t xml:space="preserve">absolute </w:t>
        </w:r>
      </w:ins>
      <w:ins w:id="716" w:author="Nick.Tolimieri [2]" w:date="2022-09-13T11:50:00Z">
        <w:r w:rsidR="00392C19" w:rsidRPr="00A972D1">
          <w:t xml:space="preserve">temperature extremes are less likely to exceed species </w:t>
        </w:r>
      </w:ins>
      <w:ins w:id="717" w:author="Nick.Tolimieri [2]" w:date="2022-09-13T11:55:00Z">
        <w:r w:rsidR="006D62B9" w:rsidRPr="00A972D1">
          <w:t xml:space="preserve">tolerances at these latitudes </w:t>
        </w:r>
      </w:ins>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 </w:instrText>
      </w:r>
      <w:r w:rsidR="006D62B9" w:rsidRPr="00A972D1">
        <w:rPr>
          <w:rPrChange w:id="718" w:author="Nick.Tolimieri [2]" w:date="2022-09-13T11:57:00Z">
            <w:rPr/>
          </w:rPrChange>
        </w:rPr>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DATA </w:instrText>
      </w:r>
      <w:r w:rsidR="006D62B9" w:rsidRPr="00A972D1">
        <w:rPr>
          <w:rPrChange w:id="719" w:author="Nick.Tolimieri [2]" w:date="2022-09-13T11:57:00Z">
            <w:rPr/>
          </w:rPrChange>
        </w:rPr>
      </w:r>
      <w:r w:rsidR="006D62B9" w:rsidRPr="00A972D1">
        <w:rPr>
          <w:rPrChange w:id="720" w:author="Nick.Tolimieri [2]" w:date="2022-09-13T11:57:00Z">
            <w:rPr/>
          </w:rPrChange>
        </w:rPr>
        <w:fldChar w:fldCharType="end"/>
      </w:r>
      <w:r w:rsidR="006D62B9" w:rsidRPr="00A10F7E">
        <w:rPr>
          <w:rPrChange w:id="721" w:author="Nick.Tolimieri [2]" w:date="2022-09-13T11:57:00Z">
            <w:rPr/>
          </w:rPrChange>
        </w:rPr>
      </w:r>
      <w:r w:rsidR="006D62B9" w:rsidRPr="00A10F7E">
        <w:rPr>
          <w:rPrChange w:id="722" w:author="Nick.Tolimieri [2]" w:date="2022-09-13T11:57:00Z">
            <w:rPr/>
          </w:rPrChange>
        </w:rPr>
        <w:fldChar w:fldCharType="separate"/>
      </w:r>
      <w:r w:rsidR="006D62B9" w:rsidRPr="00A972D1">
        <w:rPr>
          <w:noProof/>
        </w:rPr>
        <w:t>(Hamilton et al. 2020)</w:t>
      </w:r>
      <w:r w:rsidR="006D62B9" w:rsidRPr="00A10F7E">
        <w:fldChar w:fldCharType="end"/>
      </w:r>
      <w:ins w:id="723" w:author="Nick.Tolimieri" w:date="2022-09-15T16:13:00Z">
        <w:r w:rsidR="00287BAB">
          <w:t xml:space="preserve">. Moreover, </w:t>
        </w:r>
      </w:ins>
      <w:ins w:id="724" w:author="Nick.Tolimieri [2]" w:date="2022-09-13T11:50:00Z">
        <w:del w:id="725" w:author="Nick.Tolimieri" w:date="2022-09-15T16:13:00Z">
          <w:r w:rsidR="00392C19" w:rsidRPr="00A972D1" w:rsidDel="00287BAB">
            <w:delText xml:space="preserve"> and because </w:delText>
          </w:r>
        </w:del>
      </w:ins>
      <w:ins w:id="726" w:author="Nick.Tolimieri [2]" w:date="2022-09-13T11:51:00Z">
        <w:r w:rsidR="00BC7F7B" w:rsidRPr="00A972D1">
          <w:t>top</w:t>
        </w:r>
      </w:ins>
      <w:ins w:id="727" w:author="Nick.Tolimieri" w:date="2022-09-15T16:13:00Z">
        <w:r w:rsidR="00287BAB">
          <w:t>-</w:t>
        </w:r>
      </w:ins>
      <w:ins w:id="728" w:author="Nick.Tolimieri [2]" w:date="2022-09-13T11:51:00Z">
        <w:del w:id="729" w:author="Nick.Tolimieri" w:date="2022-09-15T16:13:00Z">
          <w:r w:rsidR="00BC7F7B" w:rsidRPr="00A972D1" w:rsidDel="00287BAB">
            <w:delText xml:space="preserve"> </w:delText>
          </w:r>
        </w:del>
        <w:r w:rsidR="00BC7F7B" w:rsidRPr="00A972D1">
          <w:t>down pressure from sea otters</w:t>
        </w:r>
      </w:ins>
      <w:ins w:id="730" w:author="Nick.Tolimieri [2]" w:date="2022-09-13T11:53:00Z">
        <w:r w:rsidR="00BC7F7B" w:rsidRPr="00A972D1">
          <w:t>, which are present along the Washington Coast</w:t>
        </w:r>
      </w:ins>
      <w:ins w:id="731" w:author="Nick.Tolimieri [2]" w:date="2022-09-13T11:51:00Z">
        <w:r w:rsidR="00BC7F7B" w:rsidRPr="00A972D1">
          <w:t xml:space="preserve"> </w:t>
        </w:r>
      </w:ins>
      <w:r w:rsidR="00BC7F7B" w:rsidRPr="00A10F7E">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 </w:instrText>
      </w:r>
      <w:r w:rsidR="00BC7F7B" w:rsidRPr="00A972D1">
        <w:rPr>
          <w:rPrChange w:id="732" w:author="Nick.Tolimieri [2]" w:date="2022-09-13T11:57:00Z">
            <w:rPr/>
          </w:rPrChange>
        </w:rPr>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DATA </w:instrText>
      </w:r>
      <w:r w:rsidR="00BC7F7B" w:rsidRPr="00A972D1">
        <w:rPr>
          <w:rPrChange w:id="733" w:author="Nick.Tolimieri [2]" w:date="2022-09-13T11:57:00Z">
            <w:rPr/>
          </w:rPrChange>
        </w:rPr>
      </w:r>
      <w:r w:rsidR="00BC7F7B" w:rsidRPr="00A972D1">
        <w:rPr>
          <w:rPrChange w:id="734" w:author="Nick.Tolimieri [2]" w:date="2022-09-13T11:57:00Z">
            <w:rPr/>
          </w:rPrChange>
        </w:rPr>
        <w:fldChar w:fldCharType="end"/>
      </w:r>
      <w:r w:rsidR="00BC7F7B" w:rsidRPr="00A10F7E">
        <w:rPr>
          <w:rPrChange w:id="735" w:author="Nick.Tolimieri [2]" w:date="2022-09-13T11:57:00Z">
            <w:rPr/>
          </w:rPrChange>
        </w:rPr>
      </w:r>
      <w:r w:rsidR="00BC7F7B" w:rsidRPr="00A10F7E">
        <w:rPr>
          <w:rPrChange w:id="736" w:author="Nick.Tolimieri [2]" w:date="2022-09-13T11:57:00Z">
            <w:rPr/>
          </w:rPrChange>
        </w:rPr>
        <w:fldChar w:fldCharType="separate"/>
      </w:r>
      <w:r w:rsidR="00BC7F7B" w:rsidRPr="00A972D1">
        <w:rPr>
          <w:noProof/>
        </w:rPr>
        <w:t>(Shelton et al. 2018, Gregr et al. 2020)</w:t>
      </w:r>
      <w:r w:rsidR="00BC7F7B" w:rsidRPr="00A10F7E">
        <w:fldChar w:fldCharType="end"/>
      </w:r>
      <w:ins w:id="737" w:author="Nick.Tolimieri [2]" w:date="2022-09-13T11:53:00Z">
        <w:r w:rsidR="00BC7F7B" w:rsidRPr="00A972D1">
          <w:t xml:space="preserve">, </w:t>
        </w:r>
      </w:ins>
      <w:ins w:id="738" w:author="Nick.Tolimieri [2]" w:date="2022-09-13T11:51:00Z">
        <w:r w:rsidR="00BC7F7B" w:rsidRPr="00A972D1">
          <w:t>may help to prevent a shift to urchin barren habitats</w:t>
        </w:r>
      </w:ins>
      <w:ins w:id="739" w:author="Nick.Tolimieri" w:date="2022-09-15T16:12:00Z">
        <w:r w:rsidR="006677FF">
          <w:rPr>
            <w:rFonts w:cs="Arial"/>
            <w:color w:val="222222"/>
          </w:rPr>
          <w:t xml:space="preserve"> in the event of substantial, initial kelp loss</w:t>
        </w:r>
        <w:r w:rsidR="006677FF" w:rsidRPr="00557453">
          <w:rPr>
            <w:rFonts w:cs="Arial"/>
            <w:color w:val="222222"/>
          </w:rPr>
          <w:t>.</w:t>
        </w:r>
      </w:ins>
      <w:ins w:id="740" w:author="Nick.Tolimieri [2]" w:date="2022-09-13T11:51:00Z">
        <w:del w:id="741" w:author="Nick.Tolimieri" w:date="2022-09-15T16:12:00Z">
          <w:r w:rsidR="00BC7F7B" w:rsidRPr="00A972D1" w:rsidDel="006677FF">
            <w:delText>.</w:delText>
          </w:r>
        </w:del>
        <w:r w:rsidR="00BC7F7B" w:rsidRPr="00A972D1">
          <w:t xml:space="preserve"> </w:t>
        </w:r>
      </w:ins>
    </w:p>
    <w:p w14:paraId="53366513" w14:textId="094E995F" w:rsidR="00D84856" w:rsidRPr="00A972D1" w:rsidDel="004D744C" w:rsidRDefault="00D84856">
      <w:pPr>
        <w:rPr>
          <w:ins w:id="742" w:author="Nick.Tolimieri [2]" w:date="2022-09-07T10:25:00Z"/>
          <w:del w:id="743" w:author="Nick.Tolimieri" w:date="2022-09-09T15:04:00Z"/>
        </w:rPr>
      </w:pPr>
    </w:p>
    <w:p w14:paraId="524B7084" w14:textId="14FA6D25" w:rsidR="00D84856" w:rsidRPr="00A972D1" w:rsidDel="004D744C" w:rsidRDefault="00D84856">
      <w:pPr>
        <w:rPr>
          <w:del w:id="744" w:author="Nick.Tolimieri" w:date="2022-09-09T15:04:00Z"/>
        </w:rPr>
      </w:pPr>
    </w:p>
    <w:p w14:paraId="3FD51571" w14:textId="758D1399" w:rsidR="00471A3D" w:rsidRDefault="009D1439">
      <w:pPr>
        <w:pStyle w:val="Heading1"/>
        <w:keepLines w:val="0"/>
        <w:spacing w:before="480"/>
        <w:rPr>
          <w:sz w:val="46"/>
          <w:szCs w:val="46"/>
        </w:rPr>
      </w:pPr>
      <w:bookmarkStart w:id="745" w:name="_t0t7vqvdf4ti" w:colFirst="0" w:colLast="0"/>
      <w:bookmarkEnd w:id="745"/>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746" w:name="_igkfmf7a0x3h" w:colFirst="0" w:colLast="0"/>
      <w:bookmarkEnd w:id="746"/>
      <w:r>
        <w:rPr>
          <w:sz w:val="34"/>
          <w:szCs w:val="34"/>
        </w:rPr>
        <w:t xml:space="preserve">2.1 </w:t>
      </w:r>
      <w:r w:rsidR="00EF0B3C">
        <w:rPr>
          <w:sz w:val="34"/>
          <w:szCs w:val="34"/>
        </w:rPr>
        <w:t>Study sites</w:t>
      </w:r>
    </w:p>
    <w:p w14:paraId="7B6AD6E4" w14:textId="6B3DF8AC"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w:t>
      </w:r>
      <w:r>
        <w:lastRenderedPageBreak/>
        <w:t xml:space="preserve">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1.</w:t>
      </w:r>
      <w:del w:id="747" w:author="Nick.Tolimieri" w:date="2022-09-16T11:49:00Z">
        <w:r w:rsidR="00ED2149" w:rsidDel="00C838D0">
          <w:delText xml:space="preserve">5 </w:delText>
        </w:r>
      </w:del>
      <w:ins w:id="748" w:author="Nick.Tolimieri" w:date="2022-09-16T11:49:00Z">
        <w:r w:rsidR="00C838D0">
          <w:t xml:space="preserve">0 </w:t>
        </w:r>
      </w:ins>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749" w:author="Nick.Tolimieri" w:date="2022-09-15T16:14:00Z">
        <w:r w:rsidR="0032529B">
          <w:t xml:space="preserve"> </w:t>
        </w:r>
      </w:ins>
      <w:ins w:id="750" w:author="Nick.Tolimieri" w:date="2022-09-15T16:20:00Z">
        <w:r w:rsidR="0032529B">
          <w:t>Previous work suggests that wave exposure</w:t>
        </w:r>
      </w:ins>
      <w:ins w:id="751" w:author="Nick.Tolimieri" w:date="2022-09-15T16:21:00Z">
        <w:r w:rsidR="00D03ADF">
          <w:t xml:space="preserve"> wa</w:t>
        </w:r>
      </w:ins>
      <w:ins w:id="752" w:author="Nick.Tolimieri" w:date="2022-09-15T16:20:00Z">
        <w:r w:rsidR="0032529B">
          <w:t>s not important in explaining variability in kelp cover among these sites</w:t>
        </w:r>
      </w:ins>
      <w:ins w:id="753" w:author="Nick.Tolimieri"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754" w:author="Nick.Tolimieri" w:date="2022-09-15T16:27:00Z">
        <w:r w:rsidR="003D7F93">
          <w:t>, likely because these sites were initially selected to be somewhat protected</w:t>
        </w:r>
        <w:r w:rsidR="0087644F">
          <w:t xml:space="preserve"> from wave action</w:t>
        </w:r>
        <w:r w:rsidR="003D7F93">
          <w:t xml:space="preserve"> </w:t>
        </w:r>
      </w:ins>
      <w:ins w:id="755" w:author="Nick.Tolimieri" w:date="2022-09-15T16:30:00Z">
        <w:r w:rsidR="005F6541">
          <w:t xml:space="preserve">to allow for dive surveys </w:t>
        </w:r>
      </w:ins>
      <w:r w:rsidR="003D7F93">
        <w:fldChar w:fldCharType="begin"/>
      </w:r>
      <w:r w:rsidR="00261F22">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ins w:id="756" w:author="Nick.Tolimieri" w:date="2022-09-15T16:21:00Z">
        <w:r w:rsidR="0032529B">
          <w:t>.</w:t>
        </w:r>
      </w:ins>
      <w:del w:id="757" w:author="Nick.Tolimieri" w:date="2022-09-15T16:14:00Z">
        <w:r w:rsidR="00A74561" w:rsidRPr="00A74561" w:rsidDel="0032529B">
          <w:delText xml:space="preserve"> </w:delText>
        </w:r>
      </w:del>
    </w:p>
    <w:p w14:paraId="4CC2EFEC" w14:textId="0EC8A7B0" w:rsidR="00471A3D" w:rsidRDefault="009D1439">
      <w:pPr>
        <w:pStyle w:val="Heading2"/>
        <w:keepNext w:val="0"/>
        <w:keepLines w:val="0"/>
        <w:spacing w:after="80"/>
        <w:rPr>
          <w:sz w:val="34"/>
          <w:szCs w:val="34"/>
        </w:rPr>
      </w:pPr>
      <w:bookmarkStart w:id="758" w:name="_qaa02jqwwy36" w:colFirst="0" w:colLast="0"/>
      <w:bookmarkEnd w:id="758"/>
      <w:r>
        <w:rPr>
          <w:sz w:val="34"/>
          <w:szCs w:val="34"/>
        </w:rPr>
        <w:t xml:space="preserve">2.2 </w:t>
      </w:r>
      <w:r w:rsidR="00EF0B3C">
        <w:rPr>
          <w:sz w:val="34"/>
          <w:szCs w:val="34"/>
        </w:rPr>
        <w:t>Survey design</w:t>
      </w:r>
    </w:p>
    <w:p w14:paraId="6D7B1DC1" w14:textId="454AF391"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w:t>
      </w:r>
      <w:r>
        <w:lastRenderedPageBreak/>
        <w:t xml:space="preserve">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759" w:name="_imz9yv51qjaf" w:colFirst="0" w:colLast="0"/>
      <w:bookmarkEnd w:id="759"/>
      <w:r>
        <w:t xml:space="preserve">2.3 </w:t>
      </w:r>
      <w:r w:rsidR="00EF0B3C">
        <w:t>Sea surface temperature (SST)</w:t>
      </w:r>
    </w:p>
    <w:p w14:paraId="0B1DD416" w14:textId="446DBF1C" w:rsidR="00286336" w:rsidRDefault="00286336" w:rsidP="00286336">
      <w:pPr>
        <w:rPr>
          <w:ins w:id="760" w:author="Nick.Tolimieri [2]" w:date="2022-09-07T11:24:00Z"/>
        </w:rPr>
      </w:pPr>
      <w:ins w:id="761"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762" w:author="Nick.Tolimieri [2]" w:date="2022-09-07T11:24:00Z">
        <w:r>
          <w:t xml:space="preserve"> for 1992-2021 for each of the five sites (</w:t>
        </w:r>
      </w:ins>
      <w:ins w:id="763" w:author="Nick.Tolimieri [2]" w:date="2022-09-07T13:13:00Z">
        <w:r w:rsidR="000115E0">
          <w:fldChar w:fldCharType="begin"/>
        </w:r>
        <w:r w:rsidR="000115E0">
          <w:instrText xml:space="preserve"> HYPERLINK "</w:instrText>
        </w:r>
      </w:ins>
      <w:ins w:id="764" w:author="Nick.Tolimieri [2]" w:date="2022-09-07T11:24:00Z">
        <w:r w:rsidR="000115E0">
          <w:instrText>https://psl.noaa.gov/data/gridded/data.noaa.oisst.v2.highres.html</w:instrText>
        </w:r>
      </w:ins>
      <w:ins w:id="765" w:author="Nick.Tolimieri [2]" w:date="2022-09-07T13:13:00Z">
        <w:r w:rsidR="000115E0">
          <w:instrText xml:space="preserve">" </w:instrText>
        </w:r>
        <w:r w:rsidR="000115E0">
          <w:fldChar w:fldCharType="separate"/>
        </w:r>
      </w:ins>
      <w:ins w:id="766" w:author="Nick.Tolimieri [2]" w:date="2022-09-07T11:24:00Z">
        <w:r w:rsidR="000115E0" w:rsidRPr="00435CAE">
          <w:rPr>
            <w:rStyle w:val="Hyperlink"/>
          </w:rPr>
          <w:t>https://psl.noaa.gov/data/gridded/data.noaa.oisst.v2.highres.html</w:t>
        </w:r>
      </w:ins>
      <w:ins w:id="767" w:author="Nick.Tolimieri [2]" w:date="2022-09-07T13:13:00Z">
        <w:r w:rsidR="000115E0">
          <w:fldChar w:fldCharType="end"/>
        </w:r>
      </w:ins>
      <w:ins w:id="768" w:author="Nick.Tolimieri [2]" w:date="2022-09-07T11:24:00Z">
        <w:r w:rsidR="000115E0">
          <w:t xml:space="preserve">). </w:t>
        </w:r>
        <w:r>
          <w:t xml:space="preserve">These data are available daily </w:t>
        </w:r>
        <w:r>
          <w:lastRenderedPageBreak/>
          <w:t xml:space="preserve">in a 0.25-degree latitude x 0.25-degree longitude global grid. The Neah Bay and Tatoosh sites fall within the same OISST grid cell, so their values are identical. </w:t>
        </w:r>
      </w:ins>
    </w:p>
    <w:p w14:paraId="391463AF" w14:textId="7D767B3D" w:rsidR="00191063" w:rsidRDefault="00191063">
      <w:pPr>
        <w:rPr>
          <w:ins w:id="769" w:author="Nick.Tolimieri [2]" w:date="2022-09-07T11:20:00Z"/>
        </w:rPr>
      </w:pPr>
      <w:ins w:id="770" w:author="Nick.Tolimieri [2]" w:date="2022-09-07T11:22:00Z">
        <w:r>
          <w:t>We quantify</w:t>
        </w:r>
      </w:ins>
      <w:ins w:id="771" w:author="Nick.Tolimieri [2]" w:date="2022-09-07T11:21:00Z">
        <w:r>
          <w:t xml:space="preserve"> maximum monthly mean SST </w:t>
        </w:r>
      </w:ins>
      <w:ins w:id="772" w:author="Nick.Tolimieri [2]" w:date="2022-09-07T11:22:00Z">
        <w:r>
          <w:t xml:space="preserve">at our sites </w:t>
        </w:r>
      </w:ins>
      <w:ins w:id="773" w:author="Nick.Tolimieri [2]" w:date="2022-09-07T11:30:00Z">
        <w:r w:rsidR="00C60367">
          <w:t xml:space="preserve">for each year </w:t>
        </w:r>
      </w:ins>
      <w:ins w:id="774" w:author="Nick.Tolimieri [2]" w:date="2022-09-07T11:21:00Z">
        <w:r>
          <w:t>because prior work has identified</w:t>
        </w:r>
      </w:ins>
      <w:ins w:id="775" w:author="Nick.Tolimieri [2]" w:date="2022-09-07T13:24:00Z">
        <w:r w:rsidR="00E556B3">
          <w:t xml:space="preserve"> this metric as</w:t>
        </w:r>
      </w:ins>
      <w:ins w:id="776"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777" w:author="Nick.Tolimieri [2]" w:date="2022-09-07T11:33:00Z">
        <w:r w:rsidR="00C60367">
          <w:t xml:space="preserve">, and because </w:t>
        </w:r>
      </w:ins>
      <w:ins w:id="778" w:author="Nick.Tolimieri [2]" w:date="2022-09-07T11:30:00Z">
        <w:r w:rsidR="00C60367">
          <w:t>absolute temperature</w:t>
        </w:r>
      </w:ins>
      <w:ins w:id="779" w:author="Nick.Tolimieri [2]" w:date="2022-09-07T11:53:00Z">
        <w:r w:rsidR="007060A5">
          <w:t xml:space="preserve"> has been a </w:t>
        </w:r>
      </w:ins>
      <w:ins w:id="780" w:author="Nick.Tolimieri [2]" w:date="2022-09-07T11:30:00Z">
        <w:r w:rsidR="00C60367">
          <w:t xml:space="preserve">better predictor than temperature anomalies </w:t>
        </w:r>
      </w:ins>
      <w:ins w:id="781" w:author="Nick.Tolimieri [2]" w:date="2022-09-07T11:53:00Z">
        <w:r w:rsidR="007060A5">
          <w:t xml:space="preserve">for the 2014-2016 </w:t>
        </w:r>
      </w:ins>
      <w:ins w:id="782"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783" w:author="Nick.Tolimieri [2]" w:date="2022-09-07T12:57:00Z">
        <w:r w:rsidR="00944C2E">
          <w:t xml:space="preserve">. </w:t>
        </w:r>
      </w:ins>
      <w:del w:id="784"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785" w:author="Nick.Tolimieri [2]" w:date="2022-09-06T11:39:00Z">
        <w:r w:rsidR="00EF0B3C" w:rsidDel="008C3B33">
          <w:delText>2003</w:delText>
        </w:r>
      </w:del>
      <w:del w:id="786"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787" w:author="Nick.Tolimieri [2]" w:date="2022-09-07T11:30:00Z">
        <w:r w:rsidR="00EF0B3C" w:rsidDel="0006296C">
          <w:delText xml:space="preserve">We then </w:delText>
        </w:r>
      </w:del>
      <w:del w:id="788" w:author="Nick.Tolimieri [2]" w:date="2022-09-07T11:29:00Z">
        <w:r w:rsidR="00EF0B3C" w:rsidDel="0006296C">
          <w:delText xml:space="preserve">calculated the mean SST for each month to identify </w:delText>
        </w:r>
      </w:del>
      <w:del w:id="789"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 </w:delInstrText>
        </w:r>
        <w:r w:rsidR="0006296C" w:rsidDel="0006296C">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06296C" w:rsidDel="0006296C">
          <w:delInstrText xml:space="preserve"> ADDIN EN.CITE.DATA </w:delInstrText>
        </w:r>
        <w:r w:rsidR="0006296C" w:rsidDel="0006296C">
          <w:fldChar w:fldCharType="end"/>
        </w:r>
        <w:r w:rsidR="00735927" w:rsidDel="0006296C">
          <w:fldChar w:fldCharType="separate"/>
        </w:r>
        <w:r w:rsidR="0006296C" w:rsidDel="0006296C">
          <w:rPr>
            <w:noProof/>
          </w:rPr>
          <w:delText>(Cavanaugh et al. 2019, Hamilton et al. 2020)</w:delText>
        </w:r>
        <w:r w:rsidR="00735927" w:rsidDel="0006296C">
          <w:fldChar w:fldCharType="end"/>
        </w:r>
      </w:del>
      <w:del w:id="790" w:author="Nick.Tolimieri [2]" w:date="2022-09-07T11:21:00Z">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 </w:delInstrText>
        </w:r>
        <w:r w:rsidR="00AC7582" w:rsidDel="00191063">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AC7582" w:rsidDel="00191063">
          <w:delInstrText xml:space="preserve"> ADDIN EN.CITE.DATA </w:delInstrText>
        </w:r>
        <w:r w:rsidR="00AC7582" w:rsidDel="00191063">
          <w:fldChar w:fldCharType="end"/>
        </w:r>
        <w:r w:rsidR="00AC7582" w:rsidDel="00191063">
          <w:fldChar w:fldCharType="separate"/>
        </w:r>
        <w:r w:rsidR="00AC7582" w:rsidDel="00191063">
          <w:rPr>
            <w:noProof/>
          </w:rPr>
          <w:delText>(Cavanaugh et al. 2019, Beas-Luna et al. 2020)</w:delText>
        </w:r>
        <w:r w:rsidR="00AC7582" w:rsidDel="00191063">
          <w:fldChar w:fldCharType="end"/>
        </w:r>
      </w:del>
      <w:ins w:id="791" w:author="Nick.Tolimieri [2]" w:date="2022-09-07T13:24:00Z">
        <w:r w:rsidR="00E556B3">
          <w:t>There is some evidence that g</w:t>
        </w:r>
      </w:ins>
      <w:ins w:id="792" w:author="Nick.Tolimieri [2]" w:date="2022-09-06T15:22:00Z">
        <w:r w:rsidR="00062C9E" w:rsidRPr="00062C9E">
          <w:t xml:space="preserve">rowth of both </w:t>
        </w:r>
        <w:r w:rsidR="00062C9E" w:rsidRPr="00062C9E">
          <w:rPr>
            <w:i/>
          </w:rPr>
          <w:t xml:space="preserve">Macrocystis and Nereocystis </w:t>
        </w:r>
        <w:r w:rsidR="00062C9E" w:rsidRPr="00062C9E">
          <w:t xml:space="preserve">tends to decline </w:t>
        </w:r>
      </w:ins>
      <w:ins w:id="793" w:author="Nick.Tolimieri [2]" w:date="2022-09-07T12:53:00Z">
        <w:r w:rsidR="00AD6474">
          <w:t xml:space="preserve">somewhat </w:t>
        </w:r>
      </w:ins>
      <w:ins w:id="794" w:author="Nick.Tolimieri [2]" w:date="2022-09-06T15:22:00Z">
        <w:r w:rsidR="00062C9E" w:rsidRPr="00062C9E">
          <w:t>above 15</w:t>
        </w:r>
        <w:del w:id="795" w:author="Nick.Tolimieri" w:date="2022-09-16T11:03:00Z">
          <w:r w:rsidR="00062C9E" w:rsidRPr="00062C9E" w:rsidDel="007844D4">
            <w:delText>° C</w:delText>
          </w:r>
        </w:del>
      </w:ins>
      <w:ins w:id="796" w:author="Nick.Tolimieri" w:date="2022-09-16T11:03:00Z">
        <w:r w:rsidR="007844D4">
          <w:t>°C</w:t>
        </w:r>
      </w:ins>
      <w:ins w:id="797" w:author="Nick.Tolimieri" w:date="2022-09-09T13:22:00Z">
        <w:r w:rsidR="004827F9">
          <w:t xml:space="preserve"> </w:t>
        </w:r>
      </w:ins>
      <w:ins w:id="798" w:author="Nick.Tolimieri" w:date="2022-09-09T13:23:00Z">
        <w:r w:rsidR="004827F9">
          <w:t xml:space="preserve">in </w:t>
        </w:r>
        <w:r w:rsidR="00477F34">
          <w:t>conjunction</w:t>
        </w:r>
        <w:r w:rsidR="004827F9">
          <w:t xml:space="preserve"> with changes in nutrient availability</w:t>
        </w:r>
      </w:ins>
      <w:ins w:id="799"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800" w:author="Nick.Tolimieri" w:date="2022-09-09T13:33:00Z">
        <w:r w:rsidR="00477F34">
          <w:t>. While</w:t>
        </w:r>
      </w:ins>
      <w:ins w:id="801" w:author="Nick.Tolimieri [2]" w:date="2022-09-07T12:52:00Z">
        <w:del w:id="802" w:author="Nick.Tolimieri" w:date="2022-09-09T13:33:00Z">
          <w:r w:rsidR="00AD6474" w:rsidDel="00477F34">
            <w:delText xml:space="preserve"> with</w:delText>
          </w:r>
        </w:del>
        <w:r w:rsidR="00AD6474">
          <w:t xml:space="preserve"> </w:t>
        </w:r>
        <w:r w:rsidR="00AD6474">
          <w:rPr>
            <w:i/>
          </w:rPr>
          <w:t>Nereocystis</w:t>
        </w:r>
      </w:ins>
      <w:ins w:id="803" w:author="Nick.Tolimieri" w:date="2022-09-09T13:33:00Z">
        <w:r w:rsidR="00477F34">
          <w:rPr>
            <w:i/>
          </w:rPr>
          <w:t xml:space="preserve"> </w:t>
        </w:r>
        <w:r w:rsidR="00477F34">
          <w:t>may</w:t>
        </w:r>
      </w:ins>
      <w:ins w:id="804" w:author="Nick.Tolimieri" w:date="2022-09-09T15:05:00Z">
        <w:r w:rsidR="00D140AA">
          <w:t xml:space="preserve"> </w:t>
        </w:r>
      </w:ins>
      <w:ins w:id="805" w:author="Nick.Tolimieri" w:date="2022-09-09T13:33:00Z">
        <w:r w:rsidR="00477F34">
          <w:t>be</w:t>
        </w:r>
      </w:ins>
      <w:ins w:id="806" w:author="Nick.Tolimieri [2]" w:date="2022-09-07T12:52:00Z">
        <w:r w:rsidR="00AD6474">
          <w:rPr>
            <w:i/>
          </w:rPr>
          <w:t xml:space="preserve"> </w:t>
        </w:r>
        <w:r w:rsidR="00AD6474">
          <w:t>unable to produce sporophytes in 18</w:t>
        </w:r>
      </w:ins>
      <w:ins w:id="807" w:author="Nick.Tolimieri [2]" w:date="2022-09-07T12:53:00Z">
        <w:del w:id="808" w:author="Nick.Tolimieri" w:date="2022-09-16T11:03:00Z">
          <w:r w:rsidR="00AD6474" w:rsidRPr="00AD6474" w:rsidDel="007844D4">
            <w:delText>°</w:delText>
          </w:r>
          <w:r w:rsidR="00AD6474" w:rsidDel="007844D4">
            <w:delText xml:space="preserve"> C</w:delText>
          </w:r>
        </w:del>
      </w:ins>
      <w:ins w:id="809" w:author="Nick.Tolimieri" w:date="2022-09-16T11:03:00Z">
        <w:r w:rsidR="007844D4">
          <w:t>°C</w:t>
        </w:r>
      </w:ins>
      <w:ins w:id="810" w:author="Nick.Tolimieri [2]" w:date="2022-09-07T12:53:00Z">
        <w:r w:rsidR="00AD6474">
          <w:t xml:space="preserve">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811" w:author="Nick.Tolimieri" w:date="2022-09-09T13:33:00Z">
        <w:r w:rsidR="00477F34">
          <w:t xml:space="preserve">, </w:t>
        </w:r>
        <w:r w:rsidR="00477F34">
          <w:rPr>
            <w:i/>
          </w:rPr>
          <w:t xml:space="preserve">Macrocystis </w:t>
        </w:r>
      </w:ins>
      <w:ins w:id="812"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813" w:author="Nick.Tolimieri [2]" w:date="2022-09-06T15:22:00Z">
        <w:r w:rsidR="00062C9E" w:rsidRPr="00062C9E">
          <w:t>. Therefore, we also calculated the number of days above 15</w:t>
        </w:r>
        <w:del w:id="814" w:author="Nick.Tolimieri" w:date="2022-09-16T11:03:00Z">
          <w:r w:rsidR="00062C9E" w:rsidRPr="00062C9E" w:rsidDel="007844D4">
            <w:delText>° C</w:delText>
          </w:r>
        </w:del>
      </w:ins>
      <w:ins w:id="815" w:author="Nick.Tolimieri" w:date="2022-09-16T11:03:00Z">
        <w:r w:rsidR="007844D4">
          <w:t>°C</w:t>
        </w:r>
      </w:ins>
      <w:ins w:id="816" w:author="Nick.Tolimieri [2]" w:date="2022-09-06T15:22:00Z">
        <w:r w:rsidR="00062C9E" w:rsidRPr="00062C9E">
          <w:t xml:space="preserve"> for each site by year</w:t>
        </w:r>
        <w:r w:rsidR="00062C9E">
          <w:t xml:space="preserve">. </w:t>
        </w:r>
      </w:ins>
    </w:p>
    <w:p w14:paraId="03CE3B8E" w14:textId="3FCC9C79" w:rsidR="00471A3D" w:rsidRDefault="00191063">
      <w:ins w:id="817" w:author="Nick.Tolimieri [2]" w:date="2022-09-07T11:20:00Z">
        <w:r>
          <w:t xml:space="preserve">To provide a more formal analysis of MHW prevalence at our sites, we also </w:t>
        </w:r>
      </w:ins>
      <w:ins w:id="818" w:author="Nick.Tolimieri [2]" w:date="2022-09-07T12:57:00Z">
        <w:r w:rsidR="00ED35BC">
          <w:t xml:space="preserve">calculated MHW statistics following </w:t>
        </w:r>
      </w:ins>
      <w:del w:id="819" w:author="Nick.Tolimieri [2]" w:date="2022-09-06T11:53:00Z">
        <w:r w:rsidR="00095645" w:rsidRPr="00CB309A" w:rsidDel="00466F04">
          <w:rPr>
            <w:highlight w:val="yellow"/>
            <w:rPrChange w:id="820"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21" w:author="Nick.Tolimieri [2]" w:date="2022-09-07T13:17:00Z">
              <w:rPr/>
            </w:rPrChange>
          </w:rPr>
          <w:delInstrText xml:space="preserve"> ADDIN EN.CITE </w:delInstrText>
        </w:r>
        <w:r w:rsidR="00095645" w:rsidRPr="00CB309A" w:rsidDel="00466F04">
          <w:rPr>
            <w:highlight w:val="yellow"/>
            <w:rPrChange w:id="822" w:author="Nick.Tolimieri [2]" w:date="2022-09-07T13:17:00Z">
              <w:rPr/>
            </w:rPrChange>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095645" w:rsidRPr="00CB309A" w:rsidDel="00466F04">
          <w:rPr>
            <w:highlight w:val="yellow"/>
            <w:rPrChange w:id="823" w:author="Nick.Tolimieri [2]" w:date="2022-09-07T13:17:00Z">
              <w:rPr/>
            </w:rPrChange>
          </w:rPr>
          <w:delInstrText xml:space="preserve"> ADDIN EN.CITE.DATA </w:delInstrText>
        </w:r>
        <w:r w:rsidR="00095645" w:rsidRPr="00CB309A" w:rsidDel="00466F04">
          <w:rPr>
            <w:highlight w:val="yellow"/>
            <w:rPrChange w:id="824" w:author="Nick.Tolimieri [2]" w:date="2022-09-07T13:17:00Z">
              <w:rPr>
                <w:highlight w:val="yellow"/>
              </w:rPr>
            </w:rPrChange>
          </w:rPr>
        </w:r>
        <w:r w:rsidR="00095645" w:rsidRPr="00CB309A" w:rsidDel="00466F04">
          <w:rPr>
            <w:highlight w:val="yellow"/>
            <w:rPrChange w:id="825" w:author="Nick.Tolimieri [2]" w:date="2022-09-07T13:17:00Z">
              <w:rPr/>
            </w:rPrChange>
          </w:rPr>
          <w:fldChar w:fldCharType="end"/>
        </w:r>
        <w:r w:rsidR="00095645" w:rsidRPr="00CB309A" w:rsidDel="00466F04">
          <w:rPr>
            <w:highlight w:val="yellow"/>
            <w:rPrChange w:id="826" w:author="Nick.Tolimieri [2]" w:date="2022-09-07T13:17:00Z">
              <w:rPr>
                <w:highlight w:val="yellow"/>
              </w:rPr>
            </w:rPrChange>
          </w:rPr>
        </w:r>
        <w:r w:rsidR="00095645" w:rsidRPr="00CB309A" w:rsidDel="00466F04">
          <w:rPr>
            <w:highlight w:val="yellow"/>
            <w:rPrChange w:id="827" w:author="Nick.Tolimieri [2]" w:date="2022-09-07T13:17:00Z">
              <w:rPr/>
            </w:rPrChange>
          </w:rPr>
          <w:fldChar w:fldCharType="separate"/>
        </w:r>
        <w:r w:rsidR="00095645" w:rsidRPr="00CB309A" w:rsidDel="00466F04">
          <w:rPr>
            <w:noProof/>
            <w:highlight w:val="yellow"/>
            <w:rPrChange w:id="828" w:author="Nick.Tolimieri [2]" w:date="2022-09-07T13:17:00Z">
              <w:rPr>
                <w:noProof/>
              </w:rPr>
            </w:rPrChange>
          </w:rPr>
          <w:delText>(Hobday et al. 2016)</w:delText>
        </w:r>
        <w:r w:rsidR="00095645" w:rsidRPr="00CB309A" w:rsidDel="00466F04">
          <w:rPr>
            <w:highlight w:val="yellow"/>
            <w:rPrChange w:id="829" w:author="Nick.Tolimieri [2]" w:date="2022-09-07T13:17:00Z">
              <w:rPr/>
            </w:rPrChange>
          </w:rPr>
          <w:fldChar w:fldCharType="end"/>
        </w:r>
      </w:del>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 </w:instrText>
      </w:r>
      <w:r w:rsidR="00E878A1">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E878A1">
        <w:instrText xml:space="preserve"> ADDIN EN.CITE.DATA </w:instrText>
      </w:r>
      <w:r w:rsidR="00E878A1">
        <w:fldChar w:fldCharType="end"/>
      </w:r>
      <w:r w:rsidR="00E878A1">
        <w:fldChar w:fldCharType="separate"/>
      </w:r>
      <w:r w:rsidR="00E878A1">
        <w:rPr>
          <w:noProof/>
        </w:rPr>
        <w:t>Hobday et al. (2016)</w:t>
      </w:r>
      <w:r w:rsidR="00E878A1">
        <w:fldChar w:fldCharType="end"/>
      </w:r>
      <w:ins w:id="830" w:author="Nick.Tolimieri [2]" w:date="2022-09-07T12:59:00Z">
        <w:r w:rsidR="00ED35BC">
          <w:t xml:space="preserve"> and using the ‘heatwaveR’</w:t>
        </w:r>
        <w:r w:rsidR="000115E0">
          <w:t xml:space="preserve"> package</w:t>
        </w:r>
      </w:ins>
      <w:ins w:id="831"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832" w:author="Nick.Tolimieri" w:date="2022-09-16T11:56:00Z">
        <w:r w:rsidR="00C838D0">
          <w:t xml:space="preserve"> in R </w:t>
        </w:r>
      </w:ins>
      <w:ins w:id="833" w:author="Nick.Tolimieri" w:date="2022-09-16T11:59:00Z">
        <w:r w:rsidR="00C838D0">
          <w:t xml:space="preserve">4.2.0 </w:t>
        </w:r>
      </w:ins>
      <w:r w:rsidR="00C838D0">
        <w:fldChar w:fldCharType="begin"/>
      </w:r>
      <w:r w:rsidR="00C838D0">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lt;/title&gt;&lt;/titles&gt;&lt;dates&gt;&lt;year&gt;2022&lt;/year&gt;&lt;/dates&gt;&lt;pub-location&gt;Viena, Austria&lt;/pub-location&gt;&lt;publisher&gt;R Foundation for Statistical Computing&lt;/publisher&gt;&lt;urls&gt;&lt;related-urls&gt;&lt;url&gt;http://www.R-project.org/&lt;/url&gt;&lt;/related-urls&gt;&lt;/urls&gt;&lt;/record&gt;&lt;/Cite&gt;&lt;/EndNote&gt;</w:instrText>
      </w:r>
      <w:r w:rsidR="00C838D0">
        <w:fldChar w:fldCharType="separate"/>
      </w:r>
      <w:r w:rsidR="00C838D0">
        <w:rPr>
          <w:noProof/>
        </w:rPr>
        <w:t>(R Core Team 2022)</w:t>
      </w:r>
      <w:r w:rsidR="00C838D0">
        <w:fldChar w:fldCharType="end"/>
      </w:r>
      <w:ins w:id="834" w:author="Nick.Tolimieri [2]" w:date="2022-09-07T12:59:00Z">
        <w:r w:rsidR="000115E0">
          <w:t>.</w:t>
        </w:r>
      </w:ins>
      <w:ins w:id="835" w:author="Nick.Tolimieri [2]" w:date="2022-09-07T13:25:00Z">
        <w:r w:rsidR="002717DA">
          <w:t xml:space="preserve"> We evaluate the number of events, as well as the length of these events, and the number of individual days above the 90</w:t>
        </w:r>
      </w:ins>
      <w:ins w:id="836" w:author="Nick.Tolimieri [2]" w:date="2022-09-07T13:26:00Z">
        <w:r w:rsidR="002717DA">
          <w:t>% percentile of SST</w:t>
        </w:r>
        <w:r w:rsidR="00D54E3C">
          <w:t xml:space="preserve"> by year and site.</w:t>
        </w:r>
      </w:ins>
      <w:ins w:id="837" w:author="Nick.Tolimieri [2]" w:date="2022-09-06T11:44:00Z">
        <w:r w:rsidR="008C3B33">
          <w:t xml:space="preserve"> </w:t>
        </w:r>
      </w:ins>
      <w:del w:id="838" w:author="Nick.Tolimieri [2]" w:date="2022-09-06T11:39:00Z">
        <w:r w:rsidR="00EF0B3C" w:rsidDel="008C3B33">
          <w:delText>.</w:delText>
        </w:r>
      </w:del>
    </w:p>
    <w:p w14:paraId="19CF6259" w14:textId="654BA13B" w:rsidR="00471A3D" w:rsidRDefault="009D1439">
      <w:pPr>
        <w:pStyle w:val="Heading2"/>
        <w:spacing w:before="120"/>
      </w:pPr>
      <w:bookmarkStart w:id="839" w:name="_au0wchpbj09l" w:colFirst="0" w:colLast="0"/>
      <w:bookmarkEnd w:id="839"/>
      <w:r>
        <w:t xml:space="preserve">2.4 </w:t>
      </w:r>
      <w:r w:rsidR="00EF0B3C">
        <w:t>Area of canopy kelps</w:t>
      </w:r>
    </w:p>
    <w:p w14:paraId="5BFF80C8" w14:textId="4D4B0882" w:rsidR="00450236" w:rsidRPr="00450236" w:rsidRDefault="00EF0B3C">
      <w:pPr>
        <w:rPr>
          <w:ins w:id="840" w:author="Nick.Tolimieri [2]"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841" w:author="Nick.Tolimieri [2]" w:date="2022-09-13T13:56:00Z">
        <w:r w:rsidR="009339A4" w:rsidRPr="009339A4">
          <w:t xml:space="preserve">Prior analyses of these data have revealed the influence of bottom-up environmental processes and top-down forcing </w:t>
        </w:r>
        <w:r w:rsidR="009339A4" w:rsidRPr="009339A4">
          <w:lastRenderedPageBreak/>
          <w:t xml:space="preserve">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Pfister et al. 2018, Shelton et 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CE668A5" w14:textId="01E29DF9" w:rsidR="00450236" w:rsidDel="007F42B7" w:rsidRDefault="00450236">
      <w:pPr>
        <w:rPr>
          <w:del w:id="842" w:author="Nick.Tolimieri [2]" w:date="2022-09-13T13:45:00Z"/>
        </w:rPr>
      </w:pPr>
    </w:p>
    <w:p w14:paraId="4E9808B3" w14:textId="533C2962" w:rsidR="00471A3D" w:rsidRDefault="009D1439">
      <w:pPr>
        <w:pStyle w:val="Heading2"/>
        <w:spacing w:before="120"/>
      </w:pPr>
      <w:bookmarkStart w:id="843" w:name="_2h658b2af9qi" w:colFirst="0" w:colLast="0"/>
      <w:bookmarkEnd w:id="843"/>
      <w:r>
        <w:t xml:space="preserve">2.5 </w:t>
      </w:r>
      <w:r w:rsidR="00EF0B3C">
        <w:t>Data analysis</w:t>
      </w:r>
    </w:p>
    <w:p w14:paraId="39928907" w14:textId="2242AE7A" w:rsidR="00471A3D" w:rsidDel="00450236" w:rsidRDefault="00EF0B3C">
      <w:pPr>
        <w:spacing w:before="120" w:after="120"/>
        <w:rPr>
          <w:del w:id="844" w:author="Nick.Tolimieri [2]" w:date="2022-09-13T13:30:00Z"/>
        </w:rPr>
      </w:pPr>
      <w:del w:id="845"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D320F3" w:rsidDel="00450236">
          <w:rPr>
            <w:highlight w:val="yellow"/>
            <w:rPrChange w:id="846" w:author="Nick.Tolimieri [2]" w:date="2022-09-13T13:22:00Z">
              <w:rPr/>
            </w:rPrChange>
          </w:rPr>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09A03F1F"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w:t>
      </w:r>
      <w:r>
        <w:lastRenderedPageBreak/>
        <w:t xml:space="preserve">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del w:id="847" w:author="Nick.Tolimieri" w:date="2022-09-16T12:00:00Z">
        <w:r w:rsidDel="000C72E1">
          <w:delText xml:space="preserve"> (PerMANOVA, </w:delText>
        </w:r>
        <w:r w:rsidR="009A42A8" w:rsidDel="000C72E1">
          <w:delText>implemented via ‘adonis’ in</w:delText>
        </w:r>
      </w:del>
      <w:r w:rsidR="009A42A8">
        <w:t xml:space="preserve"> R</w:t>
      </w:r>
      <w:ins w:id="848" w:author="Nick.Tolimieri" w:date="2022-09-16T12:00:00Z">
        <w:r w:rsidR="000C72E1">
          <w:t xml:space="preserve"> 4.2.0</w:t>
        </w:r>
      </w:ins>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Iy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jI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0C72E1">
        <w:instrText xml:space="preserve"> ADDIN EN.CITE </w:instrText>
      </w:r>
      <w:r w:rsidR="000C72E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Iy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jI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0C72E1">
        <w:instrText xml:space="preserve"> ADDIN EN.CITE.DATA </w:instrText>
      </w:r>
      <w:r w:rsidR="000C72E1">
        <w:fldChar w:fldCharType="end"/>
      </w:r>
      <w:r w:rsidR="00E878A1">
        <w:fldChar w:fldCharType="separate"/>
      </w:r>
      <w:r w:rsidR="000C72E1">
        <w:rPr>
          <w:noProof/>
        </w:rPr>
        <w:t>(PerMANOVA, implemented via ‘adonis’ in R; Anderson 2001, Okamoto et al. 2020, R Core Team 2022)</w:t>
      </w:r>
      <w:r w:rsidR="00E878A1">
        <w:fldChar w:fldCharType="end"/>
      </w:r>
      <w:del w:id="849" w:author="Nick.Tolimieri" w:date="2022-09-16T12:00:00Z">
        <w:r w:rsidR="00E17915" w:rsidDel="000C72E1">
          <w:delText>)</w:delText>
        </w:r>
      </w:del>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t>In addition to focusing on broad taxonomic guilds, we</w:t>
      </w:r>
      <w:del w:id="850" w:author="Nick.Tolimieri [2]" w:date="2022-09-13T14:00:00Z">
        <w:r w:rsidRPr="001353FD" w:rsidDel="001353FD">
          <w:delText xml:space="preserve"> focus</w:delText>
        </w:r>
        <w:r w:rsidR="00D60B7A" w:rsidRPr="001353FD" w:rsidDel="001353FD">
          <w:delText>ed</w:delText>
        </w:r>
      </w:del>
      <w:ins w:id="851" w:author="Nick.Tolimieri [2]" w:date="2022-09-13T14:00:00Z">
        <w:r w:rsidR="001353FD" w:rsidRPr="001353FD">
          <w:rPr>
            <w:rPrChange w:id="852" w:author="Nick.Tolimieri [2]" w:date="2022-09-13T14:01:00Z">
              <w:rPr>
                <w:highlight w:val="yellow"/>
              </w:rPr>
            </w:rPrChange>
          </w:rPr>
          <w:t xml:space="preserve"> examine</w:t>
        </w:r>
      </w:ins>
      <w:del w:id="853" w:author="Nick.Tolimieri [2]"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w:t>
      </w:r>
      <w:r>
        <w:lastRenderedPageBreak/>
        <w:t xml:space="preserve">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6D5A10A7" w:rsidR="00471A3D" w:rsidRDefault="007F7459">
      <w:pPr>
        <w:spacing w:before="120" w:after="120"/>
        <w:rPr>
          <w:i/>
        </w:rPr>
      </w:pPr>
      <w:r>
        <w:t>W</w:t>
      </w:r>
      <w:r w:rsidR="00EF0B3C">
        <w:t xml:space="preserve">e used </w:t>
      </w:r>
      <w:ins w:id="854" w:author="Nick.Tolimieri" w:date="2022-09-16T12:18:00Z">
        <w:r w:rsidR="00EE2DCB">
          <w:t xml:space="preserve">correlations and </w:t>
        </w:r>
      </w:ins>
      <w:r w:rsidR="00EF0B3C">
        <w:t xml:space="preserve">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w:t>
      </w:r>
      <w:r w:rsidR="00EF0B3C" w:rsidRPr="0034358B">
        <w:t xml:space="preserve">(summed across </w:t>
      </w:r>
      <w:r w:rsidR="0027250C" w:rsidRPr="0034358B">
        <w:t xml:space="preserve">the </w:t>
      </w:r>
      <w:r w:rsidR="00EF0B3C" w:rsidRPr="0034358B">
        <w:t xml:space="preserve">three observed species, </w:t>
      </w:r>
      <w:ins w:id="855" w:author="Nick.Tolimieri [2]" w:date="2022-09-07T09:52:00Z">
        <w:r w:rsidR="00E27D6D">
          <w:t xml:space="preserve">purple urchins </w:t>
        </w:r>
      </w:ins>
      <w:r w:rsidR="00602104" w:rsidRPr="00602104">
        <w:rPr>
          <w:i/>
        </w:rPr>
        <w:t>Strongylocentrotus</w:t>
      </w:r>
      <w:r w:rsidR="00EF0B3C" w:rsidRPr="0034358B">
        <w:rPr>
          <w:i/>
        </w:rPr>
        <w:t xml:space="preserve"> purpuratus</w:t>
      </w:r>
      <w:r w:rsidR="0034358B">
        <w:t>,</w:t>
      </w:r>
      <w:r w:rsidR="00EF0B3C" w:rsidRPr="0034358B">
        <w:t xml:space="preserve"> </w:t>
      </w:r>
      <w:ins w:id="856" w:author="Nick.Tolimieri [2]" w:date="2022-09-07T09:52:00Z">
        <w:r w:rsidR="00E27D6D">
          <w:t xml:space="preserve">green urchins </w:t>
        </w:r>
      </w:ins>
      <w:r w:rsidR="00EF0B3C" w:rsidRPr="0034358B">
        <w:rPr>
          <w:i/>
        </w:rPr>
        <w:t>S. droebachiensis</w:t>
      </w:r>
      <w:r w:rsidR="0027250C" w:rsidRPr="0034358B">
        <w:rPr>
          <w:i/>
        </w:rPr>
        <w:t>,</w:t>
      </w:r>
      <w:r w:rsidR="00EF0B3C" w:rsidRPr="0034358B">
        <w:t xml:space="preserve"> and </w:t>
      </w:r>
      <w:ins w:id="857" w:author="Nick.Tolimieri [2]" w:date="2022-09-07T09:53:00Z">
        <w:r w:rsidR="00E27D6D">
          <w:t xml:space="preserve">red urchins </w:t>
        </w:r>
      </w:ins>
      <w:r w:rsidR="00EF0B3C" w:rsidRPr="0034358B">
        <w:rPr>
          <w:i/>
        </w:rPr>
        <w:t>Mesocentrotus franciscanus</w:t>
      </w:r>
      <w:r w:rsidR="00EF0B3C" w:rsidRPr="0034358B">
        <w:t>)</w:t>
      </w:r>
      <w:r w:rsidR="00EF0B3C">
        <w:t xml:space="preserve"> and kelp</w:t>
      </w:r>
      <w:r w:rsidR="00AC1EC9">
        <w:t xml:space="preserve"> stipe density. For the analyses, we included three kelps species and one combined taxon: </w:t>
      </w:r>
      <w:r w:rsidR="00EF0B3C">
        <w:t xml:space="preserve">each </w:t>
      </w:r>
      <w:r w:rsidR="00987E2B">
        <w:t>the two</w:t>
      </w:r>
      <w:r w:rsidR="00EF0B3C">
        <w:t xml:space="preserve"> major </w:t>
      </w:r>
      <w:r w:rsidR="00FC2DA4">
        <w:t>surface-canopy</w:t>
      </w:r>
      <w:r w:rsidR="00EF0B3C">
        <w:t xml:space="preserve"> </w:t>
      </w:r>
      <w:r w:rsidR="00987E2B">
        <w:t xml:space="preserve">kelps </w:t>
      </w:r>
      <w:r w:rsidR="00EF0B3C">
        <w:rPr>
          <w:i/>
        </w:rPr>
        <w:t>Macrocystis</w:t>
      </w:r>
      <w:r w:rsidR="00EF0B3C">
        <w:t xml:space="preserve"> and </w:t>
      </w:r>
      <w:r w:rsidR="00EF0B3C">
        <w:rPr>
          <w:i/>
        </w:rPr>
        <w:t>Nereocystis</w:t>
      </w:r>
      <w:r w:rsidR="003117B2">
        <w:t xml:space="preserve">, </w:t>
      </w:r>
      <w:r w:rsidR="00987E2B">
        <w:t xml:space="preserve">the </w:t>
      </w:r>
      <w:r w:rsidR="003F63BB">
        <w:t>mid-water canopy</w:t>
      </w:r>
      <w:r w:rsidR="00987E2B">
        <w:t xml:space="preserve"> kelp </w:t>
      </w:r>
      <w:r w:rsidR="00EF0B3C">
        <w:rPr>
          <w:i/>
        </w:rPr>
        <w:t>Pterygophora</w:t>
      </w:r>
      <w:r w:rsidR="003117B2">
        <w:t xml:space="preserve">, and </w:t>
      </w:r>
      <w:r w:rsidR="00987E2B">
        <w:t xml:space="preserve">the sum of </w:t>
      </w:r>
      <w:r w:rsidR="003117B2">
        <w:t xml:space="preserve">other stipitate </w:t>
      </w:r>
      <w:r w:rsidR="00EF0B3C">
        <w:t>species</w:t>
      </w:r>
      <w:r w:rsidR="0097011C">
        <w:t xml:space="preserve"> which are </w:t>
      </w:r>
      <w:r w:rsidR="009809AE">
        <w:t xml:space="preserve">mostly understory species </w:t>
      </w:r>
      <w:r w:rsidR="00804E20">
        <w:t>(Table S2)</w:t>
      </w:r>
      <w:r w:rsidR="004606D7">
        <w:t>,</w:t>
      </w:r>
      <w:r w:rsidR="00804E20">
        <w:t xml:space="preserve"> </w:t>
      </w:r>
      <w:r w:rsidR="00EF0B3C">
        <w:t xml:space="preserve">at three scales: the region-scale (using </w:t>
      </w:r>
      <w:r>
        <w:t>the mean of the five sites in each year</w:t>
      </w:r>
      <w:r w:rsidR="00EF0B3C">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p>
    <w:p w14:paraId="2D298350" w14:textId="5220943F"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w:t>
      </w:r>
      <w:r>
        <w:lastRenderedPageBreak/>
        <w:t xml:space="preserve">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858" w:name="_zg3uzw3q29am" w:colFirst="0" w:colLast="0"/>
      <w:bookmarkEnd w:id="858"/>
      <w:r>
        <w:lastRenderedPageBreak/>
        <w:t xml:space="preserve">3. </w:t>
      </w:r>
      <w:r w:rsidR="00EF0B3C">
        <w:t>Results</w:t>
      </w:r>
    </w:p>
    <w:p w14:paraId="6AADDFFB" w14:textId="6E57B3DF" w:rsidR="00471A3D" w:rsidRDefault="009D1439">
      <w:pPr>
        <w:pStyle w:val="Heading2"/>
      </w:pPr>
      <w:bookmarkStart w:id="859" w:name="_f80bb2jl8g29" w:colFirst="0" w:colLast="0"/>
      <w:bookmarkEnd w:id="859"/>
      <w:r>
        <w:t xml:space="preserve">3.1 </w:t>
      </w:r>
      <w:r w:rsidR="00EF0B3C">
        <w:t>Sea surface temperature</w:t>
      </w:r>
    </w:p>
    <w:p w14:paraId="2B76A209" w14:textId="4E407F31" w:rsidR="00471A3D" w:rsidRDefault="00EF0B3C" w:rsidP="003A393C">
      <w:pPr>
        <w:rPr>
          <w:ins w:id="860" w:author="Nick.Tolimieri [2]" w:date="2022-09-06T14:15:00Z"/>
        </w:rPr>
      </w:pPr>
      <w:r>
        <w:t>The warmest</w:t>
      </w:r>
      <w:ins w:id="861" w:author="Nick.Tolimieri" w:date="2022-09-16T12:21:00Z">
        <w:r w:rsidR="006F1D2F">
          <w:t xml:space="preserve"> recent </w:t>
        </w:r>
      </w:ins>
      <w:del w:id="862" w:author="Nick.Tolimieri" w:date="2022-09-16T12:21:00Z">
        <w:r w:rsidDel="006F1D2F">
          <w:delText xml:space="preserve"> </w:delText>
        </w:r>
      </w:del>
      <w:r>
        <w:t>mean monthly SST at our sites (betw</w:t>
      </w:r>
      <w:r w:rsidRPr="006F1D2F">
        <w:t>een 200</w:t>
      </w:r>
      <w:ins w:id="863" w:author="Nick.Tolimieri" w:date="2022-09-16T12:22:00Z">
        <w:r w:rsidR="006F1D2F">
          <w:t>0</w:t>
        </w:r>
      </w:ins>
      <w:del w:id="864" w:author="Nick.Tolimieri" w:date="2022-09-16T12:22:00Z">
        <w:r w:rsidRPr="006F1D2F" w:rsidDel="006F1D2F">
          <w:delText>3</w:delText>
        </w:r>
      </w:del>
      <w:r w:rsidRPr="006F1D2F">
        <w:t xml:space="preserve"> an</w:t>
      </w:r>
      <w:r>
        <w:t xml:space="preserve">d 2021) occurred in 2013 (Fig. 1a) with anomalously warm temperatures </w:t>
      </w:r>
      <w:ins w:id="865" w:author="Nick.Tolimieri [2]" w:date="2022-09-06T14:02:00Z">
        <w:r w:rsidR="00755196">
          <w:t>(</w:t>
        </w:r>
      </w:ins>
      <w:ins w:id="866" w:author="Nick.Tolimieri [2]" w:date="2022-09-06T14:03:00Z">
        <w:r w:rsidR="00755196">
          <w:t>&gt; 1.0 s.d. above the long-term average</w:t>
        </w:r>
      </w:ins>
      <w:ins w:id="867" w:author="Nick.Tolimieri [2]" w:date="2022-09-06T14:09:00Z">
        <w:r w:rsidR="0005668D">
          <w:t xml:space="preserve"> in Fig. S3</w:t>
        </w:r>
      </w:ins>
      <w:ins w:id="868" w:author="Nick.Tolimieri [2]" w:date="2022-09-06T14:03:00Z">
        <w:r w:rsidR="00755196">
          <w:t xml:space="preserve">) </w:t>
        </w:r>
      </w:ins>
      <w:r>
        <w:t xml:space="preserve">in both July and September </w:t>
      </w:r>
      <w:r w:rsidRPr="00B30711">
        <w:t xml:space="preserve">(Figs. S2 &amp; </w:t>
      </w:r>
      <w:commentRangeStart w:id="869"/>
      <w:r w:rsidRPr="00B30711">
        <w:t>S3</w:t>
      </w:r>
      <w:commentRangeEnd w:id="869"/>
      <w:r w:rsidR="00D9376B" w:rsidRPr="00B30711">
        <w:rPr>
          <w:rStyle w:val="CommentReference"/>
        </w:rPr>
        <w:commentReference w:id="869"/>
      </w:r>
      <w:r w:rsidRPr="00B30711">
        <w:t>),</w:t>
      </w:r>
      <w:r>
        <w:t xml:space="preserve"> before the development of the MHW in the boreal winter of 2013-2014 (Bond et al 2014).</w:t>
      </w:r>
      <w:ins w:id="870" w:author="Nick.Tolimieri [2]" w:date="2022-09-06T11:57:00Z">
        <w:r w:rsidR="00B0213D">
          <w:t xml:space="preserve"> </w:t>
        </w:r>
      </w:ins>
      <w:del w:id="871" w:author="Nick.Tolimieri [2]" w:date="2022-09-06T11:57:00Z">
        <w:r w:rsidDel="00B0213D">
          <w:delText xml:space="preserve"> </w:delText>
        </w:r>
      </w:del>
      <w:r>
        <w:t xml:space="preserve">In 2013 the mean SST of the warmest month peaked at 15.1°C (± 1.32 s.d.), after which SST declined each year through 2017 before spiking again in 2019 to 14.9°C (± 1.11 s.d.). </w:t>
      </w:r>
      <w:del w:id="872" w:author="Nick.Tolimieri [2]" w:date="2022-09-06T15:23:00Z">
        <w:r w:rsidRPr="0005668D" w:rsidDel="00D03DD5">
          <w:rPr>
            <w:color w:val="000000" w:themeColor="text1"/>
            <w:highlight w:val="yellow"/>
            <w:rPrChange w:id="873" w:author="Nick.Tolimieri [2]" w:date="2022-09-06T14:09:00Z">
              <w:rPr/>
            </w:rPrChange>
          </w:rPr>
          <w:delText>Thus the 2014-2016 MHW was not the predominant temperature pattern in the coastal region of our study sites.</w:delText>
        </w:r>
        <w:r w:rsidRPr="0005668D" w:rsidDel="00D03DD5">
          <w:rPr>
            <w:color w:val="000000" w:themeColor="text1"/>
            <w:rPrChange w:id="874" w:author="Nick.Tolimieri [2]" w:date="2022-09-06T14:09:00Z">
              <w:rPr/>
            </w:rPrChange>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875" w:author="Nick.Tolimieri [2]" w:date="2022-09-06T14:08:00Z">
        <w:r w:rsidR="0005668D">
          <w:t>, but</w:t>
        </w:r>
      </w:ins>
      <w:del w:id="876" w:author="Nick.Tolimieri [2]" w:date="2022-09-06T14:08:00Z">
        <w:r w:rsidDel="0005668D">
          <w:delText>; however</w:delText>
        </w:r>
      </w:del>
      <w:r>
        <w:t xml:space="preserve"> these periods were short enough that they did not register as high when averaged by month (Fig</w:t>
      </w:r>
      <w:del w:id="877" w:author="Nick.Tolimieri [2]" w:date="2022-09-06T14:08:00Z">
        <w:r w:rsidDel="0005668D">
          <w:delText>s. S2 &amp;</w:delText>
        </w:r>
      </w:del>
      <w:ins w:id="878" w:author="Nick.Tolimieri [2]" w:date="2022-09-06T14:08:00Z">
        <w:r w:rsidR="0005668D">
          <w:t>.</w:t>
        </w:r>
      </w:ins>
      <w:r>
        <w:t xml:space="preserve"> S3).</w:t>
      </w:r>
      <w:r w:rsidR="005A3E26">
        <w:t xml:space="preserve"> SST was warmest at Destruction Island and coolest at Tatoosh/Neah Bay (Fig. 1a).</w:t>
      </w:r>
      <w:ins w:id="879" w:author="Nick.Tolimieri [2]" w:date="2022-09-06T11:58:00Z">
        <w:r w:rsidR="00B0213D">
          <w:t xml:space="preserve"> </w:t>
        </w:r>
      </w:ins>
      <w:ins w:id="880" w:author="Nick.Tolimieri [2]" w:date="2022-09-06T11:59:00Z">
        <w:r w:rsidR="00FD4247">
          <w:t xml:space="preserve">While 2013 and 2019 mark the highest recent SST, temperatures were actually higher in 1994 and 1997 </w:t>
        </w:r>
      </w:ins>
      <w:ins w:id="881" w:author="Nick.Tolimieri [2]" w:date="2022-09-06T12:00:00Z">
        <w:r w:rsidR="00FD4247">
          <w:t>(Fig. S2)</w:t>
        </w:r>
        <w:r w:rsidR="003A393C">
          <w:t>, approaching and exceeding 16</w:t>
        </w:r>
      </w:ins>
      <w:ins w:id="882" w:author="Nick.Tolimieri [2]" w:date="2022-09-06T12:02:00Z">
        <w:del w:id="883" w:author="Nick.Tolimieri" w:date="2022-09-16T11:03:00Z">
          <w:r w:rsidR="003A393C" w:rsidDel="007844D4">
            <w:delText>°</w:delText>
          </w:r>
        </w:del>
      </w:ins>
      <w:ins w:id="884" w:author="Nick.Tolimieri [2]" w:date="2022-09-06T12:01:00Z">
        <w:del w:id="885" w:author="Nick.Tolimieri" w:date="2022-09-16T11:03:00Z">
          <w:r w:rsidR="003A393C" w:rsidDel="007844D4">
            <w:delText xml:space="preserve"> </w:delText>
          </w:r>
        </w:del>
      </w:ins>
      <w:ins w:id="886" w:author="Nick.Tolimieri [2]" w:date="2022-09-06T12:00:00Z">
        <w:del w:id="887" w:author="Nick.Tolimieri" w:date="2022-09-16T11:03:00Z">
          <w:r w:rsidR="003A393C" w:rsidDel="007844D4">
            <w:delText>C</w:delText>
          </w:r>
        </w:del>
      </w:ins>
      <w:ins w:id="888" w:author="Nick.Tolimieri" w:date="2022-09-16T11:03:00Z">
        <w:r w:rsidR="007844D4">
          <w:t>°C</w:t>
        </w:r>
      </w:ins>
      <w:ins w:id="889" w:author="Nick.Tolimieri [2]" w:date="2022-09-06T12:00:00Z">
        <w:r w:rsidR="003A393C">
          <w:t xml:space="preserve"> in the</w:t>
        </w:r>
      </w:ins>
      <w:ins w:id="890" w:author="Nick.Tolimieri [2]" w:date="2022-09-06T14:15:00Z">
        <w:r w:rsidR="0005668D">
          <w:t>se</w:t>
        </w:r>
      </w:ins>
      <w:ins w:id="891" w:author="Nick.Tolimieri [2]" w:date="2022-09-06T12:00:00Z">
        <w:r w:rsidR="003A393C">
          <w:t xml:space="preserve"> El Nino years.</w:t>
        </w:r>
        <w:r w:rsidR="00FD4247">
          <w:t xml:space="preserve"> </w:t>
        </w:r>
      </w:ins>
    </w:p>
    <w:p w14:paraId="24BCCF91" w14:textId="122C7156" w:rsidR="00666EBE" w:rsidRDefault="008245DB">
      <w:pPr>
        <w:rPr>
          <w:ins w:id="892" w:author="Nick.Tolimieri [2]" w:date="2022-09-07T13:28:00Z"/>
        </w:rPr>
      </w:pPr>
      <w:del w:id="893" w:author="Nick.Tolimieri [2]" w:date="2022-09-06T15:21:00Z">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 </w:delInstrText>
        </w:r>
        <w:r w:rsidDel="00062C9E">
          <w:fldChar w:fldCharType="begin">
            <w:fldData xml:space="preserve">PEVuZE5vdGU+PENpdGU+PEF1dGhvcj5DYW11czwvQXV0aG9yPjxZZWFyPjIwMTc8L1llYXI+PFJl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</w:fldData>
          </w:fldChar>
        </w:r>
        <w:r w:rsidDel="00062C9E">
          <w:delInstrText xml:space="preserve"> ADDIN EN.CITE.DATA </w:delInstrText>
        </w:r>
        <w:r w:rsidDel="00062C9E">
          <w:fldChar w:fldCharType="end"/>
        </w:r>
        <w:r w:rsidDel="00062C9E">
          <w:fldChar w:fldCharType="separate"/>
        </w:r>
        <w:r w:rsidDel="00062C9E">
          <w:rPr>
            <w:noProof/>
          </w:rPr>
          <w:delText>(Camus &amp; Buschmann 2017, Supratya et al. 2020)</w:delText>
        </w:r>
        <w:r w:rsidDel="00062C9E">
          <w:fldChar w:fldCharType="end"/>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 </w:delInstrText>
        </w:r>
        <w:r w:rsidR="00DD18BE" w:rsidDel="00062C9E">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DD18BE" w:rsidDel="00062C9E">
          <w:delInstrText xml:space="preserve"> ADDIN EN.CITE.DATA </w:delInstrText>
        </w:r>
        <w:r w:rsidR="00DD18BE" w:rsidDel="00062C9E">
          <w:fldChar w:fldCharType="end"/>
        </w:r>
        <w:r w:rsidR="00DD18BE" w:rsidDel="00062C9E">
          <w:fldChar w:fldCharType="separate"/>
        </w:r>
        <w:r w:rsidR="00DD18BE" w:rsidDel="00062C9E">
          <w:rPr>
            <w:noProof/>
          </w:rPr>
          <w:delText>Hobday et al. (2016)</w:delText>
        </w:r>
        <w:r w:rsidR="00DD18BE" w:rsidDel="00062C9E">
          <w:fldChar w:fldCharType="end"/>
        </w:r>
      </w:del>
      <w:ins w:id="894" w:author="Nick.Tolimieri [2]" w:date="2022-09-06T15:10:00Z">
        <w:r w:rsidR="009E6810">
          <w:t xml:space="preserve">Tatoosh Island and Neah Bay, as well as Cape Alava, had very few days above </w:t>
        </w:r>
        <w:r w:rsidR="009E6810" w:rsidRPr="009E6810">
          <w:t>15</w:t>
        </w:r>
        <w:del w:id="895" w:author="Nick.Tolimieri" w:date="2022-09-16T11:03:00Z">
          <w:r w:rsidR="009E6810" w:rsidRPr="009E6810" w:rsidDel="007844D4">
            <w:delText>° C</w:delText>
          </w:r>
        </w:del>
      </w:ins>
      <w:ins w:id="896" w:author="Nick.Tolimieri" w:date="2022-09-16T11:03:00Z">
        <w:r w:rsidR="007844D4">
          <w:t>°C</w:t>
        </w:r>
      </w:ins>
      <w:ins w:id="897" w:author="Nick.Tolimieri [2]" w:date="2022-09-06T15:23:00Z">
        <w:r w:rsidR="00640FF9">
          <w:t xml:space="preserve"> </w:t>
        </w:r>
      </w:ins>
      <w:ins w:id="898" w:author="Nick.Tolimieri [2]" w:date="2022-09-06T15:10:00Z">
        <w:r w:rsidR="009E6810">
          <w:t>from 2014-2016 (</w:t>
        </w:r>
      </w:ins>
      <w:ins w:id="899" w:author="Nick.Tolimieri [2]" w:date="2022-09-06T15:11:00Z">
        <w:r w:rsidR="009E6810">
          <w:t xml:space="preserve">two and six days respectively, Table S6). Cape Johnson had 6-15 days per year above </w:t>
        </w:r>
        <w:r w:rsidR="009E6810" w:rsidRPr="009E6810">
          <w:t>15</w:t>
        </w:r>
        <w:del w:id="900" w:author="Nick.Tolimieri" w:date="2022-09-16T11:03:00Z">
          <w:r w:rsidR="009E6810" w:rsidRPr="009E6810" w:rsidDel="007844D4">
            <w:delText>° C</w:delText>
          </w:r>
        </w:del>
      </w:ins>
      <w:ins w:id="901" w:author="Nick.Tolimieri" w:date="2022-09-16T11:03:00Z">
        <w:r w:rsidR="007844D4">
          <w:t>°C</w:t>
        </w:r>
      </w:ins>
      <w:ins w:id="902" w:author="Nick.Tolimieri [2]" w:date="2022-09-06T15:11:00Z">
        <w:r w:rsidR="009E6810">
          <w:t xml:space="preserve"> (</w:t>
        </w:r>
      </w:ins>
      <w:ins w:id="903" w:author="Nick.Tolimieri [2]" w:date="2022-09-06T15:12:00Z">
        <w:r w:rsidR="009E6810">
          <w:t xml:space="preserve">29 total) from 2014-2016, while Destruction Island was the warmest with 101 days (27-39 days) above </w:t>
        </w:r>
        <w:r w:rsidR="009E6810" w:rsidRPr="009E6810">
          <w:t>15</w:t>
        </w:r>
        <w:del w:id="904" w:author="Nick.Tolimieri" w:date="2022-09-16T11:03:00Z">
          <w:r w:rsidR="009E6810" w:rsidRPr="009E6810" w:rsidDel="007844D4">
            <w:delText>° C</w:delText>
          </w:r>
        </w:del>
      </w:ins>
      <w:ins w:id="905" w:author="Nick.Tolimieri" w:date="2022-09-16T11:03:00Z">
        <w:r w:rsidR="007844D4">
          <w:t>°C</w:t>
        </w:r>
      </w:ins>
      <w:ins w:id="906" w:author="Nick.Tolimieri [2]" w:date="2022-09-06T15:12:00Z">
        <w:r w:rsidR="009E6810">
          <w:t xml:space="preserve">.  </w:t>
        </w:r>
      </w:ins>
      <w:ins w:id="907" w:author="Nick.Tolimieri [2]" w:date="2022-09-06T15:13:00Z">
        <w:r w:rsidR="009E6810">
          <w:t xml:space="preserve">Sites tended to be warmer in 2013 with 25 or more days above </w:t>
        </w:r>
        <w:r w:rsidR="009E6810" w:rsidRPr="009E6810">
          <w:t>15</w:t>
        </w:r>
        <w:del w:id="908" w:author="Nick.Tolimieri" w:date="2022-09-16T11:03:00Z">
          <w:r w:rsidR="009E6810" w:rsidRPr="009E6810" w:rsidDel="007844D4">
            <w:delText>° C</w:delText>
          </w:r>
        </w:del>
      </w:ins>
      <w:ins w:id="909" w:author="Nick.Tolimieri" w:date="2022-09-16T11:03:00Z">
        <w:r w:rsidR="007844D4">
          <w:t>°C</w:t>
        </w:r>
      </w:ins>
      <w:ins w:id="910" w:author="Nick.Tolimieri [2]" w:date="2022-09-06T15:13:00Z">
        <w:r w:rsidR="009E6810">
          <w:t xml:space="preserve">, except for </w:t>
        </w:r>
        <w:del w:id="911" w:author="Nick.Tolimieri" w:date="2022-09-16T12:23:00Z">
          <w:r w:rsidR="009E6810" w:rsidDel="006C4677">
            <w:delText xml:space="preserve"> </w:delText>
          </w:r>
        </w:del>
        <w:r w:rsidR="009E6810">
          <w:t>Tatoosh Island and Neah Bay, which had only five days</w:t>
        </w:r>
        <w:r w:rsidR="00671639">
          <w:t xml:space="preserve"> above </w:t>
        </w:r>
      </w:ins>
      <w:ins w:id="912" w:author="Nick.Tolimieri [2]" w:date="2022-09-06T15:14:00Z">
        <w:r w:rsidR="00671639" w:rsidRPr="00671639">
          <w:t>15</w:t>
        </w:r>
        <w:del w:id="913" w:author="Nick.Tolimieri" w:date="2022-09-16T11:03:00Z">
          <w:r w:rsidR="00671639" w:rsidRPr="00671639" w:rsidDel="007844D4">
            <w:delText>° C</w:delText>
          </w:r>
        </w:del>
      </w:ins>
      <w:ins w:id="914" w:author="Nick.Tolimieri" w:date="2022-09-16T11:03:00Z">
        <w:r w:rsidR="007844D4">
          <w:t>°C</w:t>
        </w:r>
      </w:ins>
      <w:ins w:id="915" w:author="Nick.Tolimieri [2]" w:date="2022-09-06T15:14:00Z">
        <w:r w:rsidR="00084171">
          <w:t xml:space="preserve"> (Table S6)</w:t>
        </w:r>
        <w:r w:rsidR="00671639">
          <w:t>.</w:t>
        </w:r>
        <w:r w:rsidR="00F10EDC">
          <w:t xml:space="preserve"> </w:t>
        </w:r>
      </w:ins>
    </w:p>
    <w:p w14:paraId="73619E41" w14:textId="7C0191C6" w:rsidR="008750BB" w:rsidRDefault="00BE7D5F">
      <w:ins w:id="916" w:author="Nick.Tolimieri [2]" w:date="2022-09-06T15:15:00Z">
        <w:r>
          <w:t>The 2014-2016 years do stand out for all sites in terms of increased MHW statistics with more events and longer durations for all sites</w:t>
        </w:r>
      </w:ins>
      <w:ins w:id="917" w:author="Nick.Tolimieri [2]" w:date="2022-09-07T13:31:00Z">
        <w:r w:rsidR="003D644E">
          <w:t xml:space="preserve"> compared to most other years since 1992, with the exception of 1994 and 1997 (Fig. S4, Table S6)</w:t>
        </w:r>
      </w:ins>
      <w:ins w:id="918" w:author="Nick.Tolimieri [2]" w:date="2022-09-06T15:16:00Z">
        <w:r>
          <w:t>.</w:t>
        </w:r>
        <w:r w:rsidR="00B816D1">
          <w:t xml:space="preserve"> However, </w:t>
        </w:r>
      </w:ins>
      <w:ins w:id="919" w:author="Nick.Tolimieri [2]" w:date="2022-09-06T15:17:00Z">
        <w:r w:rsidR="00B816D1">
          <w:t>many of the MHW events</w:t>
        </w:r>
      </w:ins>
      <w:ins w:id="920" w:author="Nick.Tolimieri [2]" w:date="2022-09-13T15:15:00Z">
        <w:r w:rsidR="00B30711">
          <w:t xml:space="preserve"> during the </w:t>
        </w:r>
        <w:r w:rsidR="00B30711">
          <w:lastRenderedPageBreak/>
          <w:t>2014-2016 period</w:t>
        </w:r>
      </w:ins>
      <w:ins w:id="921" w:author="Nick.Tolimieri [2]" w:date="2022-09-06T15:17:00Z">
        <w:r w:rsidR="00B816D1">
          <w:t>, defined in terms of anomalies, occu</w:t>
        </w:r>
      </w:ins>
      <w:ins w:id="922" w:author="Nick.Tolimieri [2]" w:date="2022-09-13T15:28:00Z">
        <w:r w:rsidR="007A07BA">
          <w:t>r</w:t>
        </w:r>
      </w:ins>
      <w:ins w:id="923" w:author="Nick.Tolimieri [2]" w:date="2022-09-06T15:17:00Z">
        <w:r w:rsidR="00B816D1">
          <w:t>r</w:t>
        </w:r>
      </w:ins>
      <w:ins w:id="924" w:author="Nick.Tolimieri [2]" w:date="2022-09-13T15:28:00Z">
        <w:r w:rsidR="007A07BA">
          <w:t>ed</w:t>
        </w:r>
      </w:ins>
      <w:ins w:id="925" w:author="Nick.Tolimieri [2]" w:date="2022-09-06T15:17:00Z">
        <w:r w:rsidR="00B816D1">
          <w:t xml:space="preserve"> in</w:t>
        </w:r>
      </w:ins>
      <w:ins w:id="926" w:author="Nick.Tolimieri [2]" w:date="2022-09-13T15:28:00Z">
        <w:r w:rsidR="007A07BA">
          <w:t xml:space="preserve"> in </w:t>
        </w:r>
      </w:ins>
      <w:ins w:id="927" w:author="Nick.Tolimieri [2]" w:date="2022-09-06T15:17:00Z">
        <w:r w:rsidR="00B816D1">
          <w:t xml:space="preserve">early summer or </w:t>
        </w:r>
      </w:ins>
      <w:ins w:id="928" w:author="Nick.Tolimieri [2]" w:date="2022-09-06T15:18:00Z">
        <w:r w:rsidR="00B816D1">
          <w:t>autumn</w:t>
        </w:r>
      </w:ins>
      <w:ins w:id="929" w:author="Nick.Tolimieri [2]" w:date="2022-09-13T15:28:00Z">
        <w:r w:rsidR="007A07BA">
          <w:t xml:space="preserve"> when temperatures were more moderate (</w:t>
        </w:r>
      </w:ins>
      <w:ins w:id="930" w:author="Nick.Tolimieri [2]" w:date="2022-09-06T15:18:00Z">
        <w:r w:rsidR="00B816D1">
          <w:t xml:space="preserve">Fig. </w:t>
        </w:r>
      </w:ins>
      <w:ins w:id="931" w:author="Nick.Tolimieri [2]" w:date="2022-09-13T15:29:00Z">
        <w:r w:rsidR="00874E8C">
          <w:t>S</w:t>
        </w:r>
        <w:r w:rsidR="00164FFF">
          <w:t>3</w:t>
        </w:r>
        <w:r w:rsidR="00874E8C">
          <w:t xml:space="preserve">2 &amp; </w:t>
        </w:r>
      </w:ins>
      <w:ins w:id="932" w:author="Nick.Tolimieri [2]" w:date="2022-09-06T15:18:00Z">
        <w:r w:rsidR="00B816D1">
          <w:t>S4), and thus</w:t>
        </w:r>
      </w:ins>
      <w:ins w:id="933" w:author="Nick.Tolimieri [2]" w:date="2022-09-13T15:28:00Z">
        <w:r w:rsidR="00874E8C">
          <w:t>,</w:t>
        </w:r>
      </w:ins>
      <w:ins w:id="934" w:author="Nick.Tolimieri [2]" w:date="2022-09-13T15:34:00Z">
        <w:r w:rsidR="00164FFF">
          <w:t xml:space="preserve"> these MHWs</w:t>
        </w:r>
      </w:ins>
      <w:ins w:id="935" w:author="Nick.Tolimieri [2]" w:date="2022-09-06T15:18:00Z">
        <w:r w:rsidR="00B816D1">
          <w:t xml:space="preserve"> may have not exceeded the kelp temperature thresholds locally.</w:t>
        </w:r>
      </w:ins>
      <w:ins w:id="936" w:author="Nick.Tolimieri [2]" w:date="2022-09-07T13:29:00Z">
        <w:r w:rsidR="00666EBE">
          <w:t xml:space="preserve"> </w:t>
        </w:r>
      </w:ins>
      <w:ins w:id="937" w:author="Nick.Tolimieri [2]" w:date="2022-09-13T15:16:00Z">
        <w:r w:rsidR="00B30711">
          <w:t>While 2013 had fewer MHW days</w:t>
        </w:r>
      </w:ins>
      <w:ins w:id="938" w:author="Nick.Tolimieri [2]" w:date="2022-09-13T15:26:00Z">
        <w:r w:rsidR="007A07BA">
          <w:t xml:space="preserve"> and events</w:t>
        </w:r>
      </w:ins>
      <w:ins w:id="939" w:author="Nick.Tolimieri [2]" w:date="2022-09-13T15:16:00Z">
        <w:r w:rsidR="00B30711">
          <w:t xml:space="preserve">, these occurred at the warmest time of year (Fig. </w:t>
        </w:r>
      </w:ins>
      <w:ins w:id="940" w:author="Nick.Tolimieri [2]" w:date="2022-09-13T15:29:00Z">
        <w:r w:rsidR="00874E8C">
          <w:t>S</w:t>
        </w:r>
        <w:r w:rsidR="00164FFF">
          <w:t>3</w:t>
        </w:r>
        <w:r w:rsidR="00874E8C">
          <w:t xml:space="preserve"> &amp; </w:t>
        </w:r>
      </w:ins>
      <w:ins w:id="941" w:author="Nick.Tolimieri [2]" w:date="2022-09-13T15:16:00Z">
        <w:r w:rsidR="00B30711">
          <w:t>S4)</w:t>
        </w:r>
      </w:ins>
      <w:ins w:id="942" w:author="Nick.Tolimieri [2]" w:date="2022-09-13T15:17:00Z">
        <w:r w:rsidR="00B30711">
          <w:t xml:space="preserve"> resulting in a warmer overall year in terms of maximum monthly mean SST</w:t>
        </w:r>
      </w:ins>
      <w:ins w:id="943" w:author="Nick.Tolimieri [2]" w:date="2022-09-13T15:35:00Z">
        <w:r w:rsidR="00164FFF">
          <w:t xml:space="preserve"> and the number of days that exceeded </w:t>
        </w:r>
      </w:ins>
      <w:ins w:id="944" w:author="Nick.Tolimieri [2]" w:date="2022-09-07T13:30:00Z">
        <w:r w:rsidR="00666EBE" w:rsidRPr="00671639">
          <w:t>15</w:t>
        </w:r>
        <w:del w:id="945" w:author="Nick.Tolimieri" w:date="2022-09-16T11:03:00Z">
          <w:r w:rsidR="00666EBE" w:rsidRPr="00671639" w:rsidDel="007844D4">
            <w:delText>° C</w:delText>
          </w:r>
        </w:del>
      </w:ins>
      <w:ins w:id="946" w:author="Nick.Tolimieri" w:date="2022-09-16T11:03:00Z">
        <w:r w:rsidR="007844D4">
          <w:t>°C</w:t>
        </w:r>
      </w:ins>
      <w:ins w:id="947" w:author="Nick.Tolimieri [2]" w:date="2022-09-07T13:31:00Z">
        <w:r w:rsidR="00921661">
          <w:t xml:space="preserve"> (Table S6)</w:t>
        </w:r>
        <w:r w:rsidR="00666EBE">
          <w:t xml:space="preserve">. </w:t>
        </w:r>
      </w:ins>
    </w:p>
    <w:p w14:paraId="013304CC" w14:textId="7BFE8B8F" w:rsidR="00471A3D" w:rsidRDefault="009D1439">
      <w:pPr>
        <w:pStyle w:val="Heading2"/>
      </w:pPr>
      <w:bookmarkStart w:id="948" w:name="_5eofmerod4cl" w:colFirst="0" w:colLast="0"/>
      <w:bookmarkEnd w:id="948"/>
      <w:r>
        <w:t xml:space="preserve">3.2 </w:t>
      </w:r>
      <w:r w:rsidR="00EF0B3C">
        <w:t>Region-wide temporal trends</w:t>
      </w:r>
    </w:p>
    <w:p w14:paraId="1D4BAB34" w14:textId="3A7145FF"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sd). Canopy </w:t>
      </w:r>
      <w:r w:rsidR="0093026C">
        <w:t xml:space="preserve">cover </w:t>
      </w:r>
      <w:r>
        <w:t>along the Washington coast quickly recovered to earlier levels (Fig. 1b</w:t>
      </w:r>
      <w:r w:rsidR="005450F5">
        <w:t>, Fig. S4</w:t>
      </w:r>
      <w:r>
        <w:t>), averaging 645 ha (± 185 sd) for 2015-2020—or about 90% of that of the previous decade</w:t>
      </w:r>
      <w:r w:rsidR="00164689">
        <w:t xml:space="preserve"> (2003-2</w:t>
      </w:r>
      <w:r w:rsidR="0040085F">
        <w:t>0</w:t>
      </w:r>
      <w:r w:rsidR="00164689">
        <w:t>12)</w:t>
      </w:r>
      <w:r>
        <w:t xml:space="preserve"> prior to the warming in 2013-2014. For both canopy species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S4). </w:t>
      </w:r>
    </w:p>
    <w:p w14:paraId="7AF399FE" w14:textId="1563EB95"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S5).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t>
      </w:r>
      <w:r>
        <w:lastRenderedPageBreak/>
        <w:t>was high at Neah Bay and Cape Johnson, while</w:t>
      </w:r>
      <w:r>
        <w:rPr>
          <w:i/>
        </w:rPr>
        <w:t xml:space="preserve"> Nereocystis</w:t>
      </w:r>
      <w:r>
        <w:t xml:space="preserve"> was prevalent at Tatoosh Island, Destruction Island, and Cape Alava (</w:t>
      </w:r>
      <w:r w:rsidR="005450F5">
        <w:t>Fig. S5</w:t>
      </w:r>
      <w:r>
        <w:t>). There are some differences between the canopy and stipe density data (Figs. S4 &amp; S5), but these are likely scale issues as the aerial canopy survey covers</w:t>
      </w:r>
      <w:del w:id="949" w:author="Nick.Tolimieri [2]" w:date="2022-09-13T14:17:00Z">
        <w:r w:rsidDel="00A64CF7">
          <w:delText xml:space="preserve"> </w:delText>
        </w:r>
        <w:r w:rsidR="00E63861" w:rsidDel="00A64CF7">
          <w:delText>s</w:delText>
        </w:r>
      </w:del>
      <w:r w:rsidR="00E63861">
        <w:t xml:space="preserve"> </w:t>
      </w:r>
      <w:r>
        <w:t>broader area than our stipe counts.</w:t>
      </w:r>
    </w:p>
    <w:p w14:paraId="6E67A224" w14:textId="380B119F" w:rsidR="00471A3D" w:rsidRDefault="00EF0B3C">
      <w:r>
        <w:t>Density of all three urchins increased in 2017 (Fig. 2b, S6),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950" w:author="Nick.Tolimieri [2]" w:date="2022-09-13T15:51:00Z">
        <w:r w:rsidR="005263C7">
          <w:t>. I</w:t>
        </w:r>
      </w:ins>
      <w:ins w:id="951" w:author="Nick.Tolimieri [2]" w:date="2022-09-13T15:50:00Z">
        <w:r w:rsidR="005263C7">
          <w:t>n the</w:t>
        </w:r>
      </w:ins>
      <w:ins w:id="952" w:author="Nick.Tolimieri [2]" w:date="2022-09-13T15:51:00Z">
        <w:r w:rsidR="005263C7">
          <w:t xml:space="preserve"> 10-m depth zone, </w:t>
        </w:r>
      </w:ins>
      <w:ins w:id="953" w:author="Nick.Tolimieri [2]" w:date="2022-09-13T15:50:00Z">
        <w:r w:rsidR="005263C7">
          <w:t>urchins increased to</w:t>
        </w:r>
      </w:ins>
      <w:del w:id="954"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955" w:author="Nick.Tolimieri [2]" w:date="2022-09-13T15:51:00Z">
        <w:r w:rsidR="00164689" w:rsidDel="005263C7">
          <w:delText xml:space="preserve"> in the</w:delText>
        </w:r>
      </w:del>
      <w:r w:rsidR="008A15FF">
        <w:t xml:space="preserve"> </w:t>
      </w:r>
      <w:del w:id="956"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del w:id="957" w:author="Nick.Tolimieri [2]" w:date="2022-09-13T14:21:00Z">
        <w:r w:rsidR="00164689" w:rsidDel="00A64CF7">
          <w:delText>S</w:delText>
        </w:r>
        <w:r w:rsidR="003656D8" w:rsidDel="00A64CF7">
          <w:delText>6</w:delText>
        </w:r>
      </w:del>
      <w:ins w:id="958" w:author="Nick.Tolimieri [2]" w:date="2022-09-13T14:21:00Z">
        <w:r w:rsidR="00A64CF7">
          <w:t>S7</w:t>
        </w:r>
      </w:ins>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959" w:author="Nick.Tolimieri [2]" w:date="2022-09-13T15:55:00Z">
        <w:r w:rsidR="00882E30" w:rsidDel="005263C7">
          <w:delText xml:space="preserve"> back to earlier levels after 2017</w:delText>
        </w:r>
      </w:del>
      <w:ins w:id="960" w:author="Nick.Tolimieri [2]" w:date="2022-09-13T15:55:00Z">
        <w:r w:rsidR="005263C7">
          <w:t xml:space="preserve"> again</w:t>
        </w:r>
      </w:ins>
      <w:r w:rsidR="003656D8">
        <w:t xml:space="preserve"> </w:t>
      </w:r>
      <w:ins w:id="961" w:author="Nick.Tolimieri [2]" w:date="2022-09-13T15:57:00Z">
        <w:r w:rsidR="00754042">
          <w:t xml:space="preserve">after 2017 </w:t>
        </w:r>
      </w:ins>
      <w:r w:rsidR="003656D8">
        <w:t>(Fig. 2b, S6)</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del w:id="962" w:author="Nick.Tolimieri [2]" w:date="2022-09-13T15:59:00Z">
        <w:r w:rsidDel="00034ACA">
          <w:delText xml:space="preserve">cryptic </w:delText>
        </w:r>
      </w:del>
      <w:ins w:id="963" w:author="Nick.Tolimieri [2]" w:date="2022-09-13T15:59:00Z">
        <w:r w:rsidR="00034ACA">
          <w:t xml:space="preserve">hidden </w:t>
        </w:r>
      </w:ins>
      <w:r>
        <w:t>urchins.</w:t>
      </w:r>
    </w:p>
    <w:p w14:paraId="18C420DD" w14:textId="0F86074F" w:rsidR="00471A3D" w:rsidRDefault="00FD1045">
      <w:r w:rsidRPr="00FD1045">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1115EF8A" w:rsidR="00471A3D" w:rsidRDefault="00EF0B3C">
      <w:r>
        <w:lastRenderedPageBreak/>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S7). This increase may have been the result of strong recruitment of </w:t>
      </w:r>
      <w:r w:rsidR="00BC2B2F">
        <w:t>YTB</w:t>
      </w:r>
      <w:r>
        <w:t xml:space="preserve"> rockfishes to most sites in 2016 (Fig. 2e).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S8).</w:t>
      </w:r>
    </w:p>
    <w:p w14:paraId="65B154AA" w14:textId="7FCB8AEB" w:rsidR="00471A3D" w:rsidRDefault="009D1439">
      <w:pPr>
        <w:pStyle w:val="Heading2"/>
      </w:pPr>
      <w:bookmarkStart w:id="964" w:name="_u6kl6dz0q0ha" w:colFirst="0" w:colLast="0"/>
      <w:bookmarkEnd w:id="964"/>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del w:id="965" w:author="Nick.Tolimieri [2]" w:date="2022-09-02T10:22:00Z">
        <w:r w:rsidDel="00D9376B">
          <w:delText>S6</w:delText>
        </w:r>
      </w:del>
      <w:ins w:id="966" w:author="Nick.Tolimieri [2]" w:date="2022-09-02T10:22:00Z">
        <w:r w:rsidR="00D9376B">
          <w:t>S7</w:t>
        </w:r>
      </w:ins>
      <w:r>
        <w:t>-</w:t>
      </w:r>
      <w:del w:id="967" w:author="Nick.Tolimieri [2]" w:date="2022-09-02T10:22:00Z">
        <w:r w:rsidDel="00D9376B">
          <w:delText>S9</w:delText>
        </w:r>
      </w:del>
      <w:ins w:id="968" w:author="Nick.Tolimieri [2]"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lastRenderedPageBreak/>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969" w:author="Nick.Tolimieri [2]" w:date="2022-09-02T10:18:00Z">
        <w:r w:rsidRPr="008A6B3E" w:rsidDel="00D9376B">
          <w:delText>Table S6</w:delText>
        </w:r>
      </w:del>
      <w:ins w:id="970"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del w:id="971" w:author="Nick.Tolimieri [2]" w:date="2022-09-02T10:18:00Z">
        <w:r w:rsidDel="00D9376B">
          <w:delText>Table S7</w:delText>
        </w:r>
      </w:del>
      <w:ins w:id="972" w:author="Nick.Tolimieri [2]" w:date="2022-09-02T10:18:00Z">
        <w:r w:rsidR="00D9376B">
          <w:t>Table S8</w:t>
        </w:r>
      </w:ins>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w:t>
      </w:r>
      <w:r>
        <w:lastRenderedPageBreak/>
        <w:t xml:space="preserve">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973" w:author="Nick.Tolimieri [2]" w:date="2022-09-02T10:24:00Z">
        <w:r w:rsidDel="004205CB">
          <w:delText>s</w:delText>
        </w:r>
      </w:del>
      <w:r>
        <w:t xml:space="preserve"> </w:t>
      </w:r>
      <w:del w:id="974" w:author="Nick.Tolimieri [2]" w:date="2022-09-02T10:24:00Z">
        <w:r w:rsidDel="004205CB">
          <w:delText>S8</w:delText>
        </w:r>
      </w:del>
      <w:ins w:id="975" w:author="Nick.Tolimieri [2]" w:date="2022-09-02T10:24:00Z">
        <w:r w:rsidR="004205CB">
          <w:t>S9</w:t>
        </w:r>
      </w:ins>
      <w:r>
        <w:t>).</w:t>
      </w:r>
    </w:p>
    <w:p w14:paraId="0DC917B1" w14:textId="37230DDB"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del w:id="976" w:author="Nick.Tolimieri [2]" w:date="2022-09-02T10:17:00Z">
        <w:r w:rsidDel="00D9376B">
          <w:delText>Table S9</w:delText>
        </w:r>
      </w:del>
      <w:ins w:id="977"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978" w:name="_8ord3kzb5sb4" w:colFirst="0" w:colLast="0"/>
      <w:bookmarkEnd w:id="978"/>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7A471132"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w:t>
      </w:r>
      <w:r>
        <w:lastRenderedPageBreak/>
        <w:t xml:space="preserve">urchins were abundant </w:t>
      </w:r>
      <w:r w:rsidR="00B81532">
        <w:t xml:space="preserve">and by other sites where </w:t>
      </w:r>
      <w:r w:rsidR="00B81532" w:rsidRPr="00B81532">
        <w:rPr>
          <w:i/>
        </w:rPr>
        <w:t>Macrocystis</w:t>
      </w:r>
      <w:r w:rsidR="00B81532">
        <w:t xml:space="preserve"> was present but urchin densities were near zero </w:t>
      </w:r>
      <w:r>
        <w:t xml:space="preserve">(Figs. S5 &amp; S6).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76207025" w:rsidR="00471A3D" w:rsidRDefault="00EF0B3C">
      <w:r>
        <w:t>Because urchin densities changed the most at Tatoosh Island, we examined small-scale (transect-level) relationships between urchins and the</w:t>
      </w:r>
      <w:r w:rsidR="00E63861">
        <w:t xml:space="preserve"> </w:t>
      </w:r>
      <w:r>
        <w:t xml:space="preserve">kelps </w:t>
      </w:r>
      <w:r w:rsidR="00E63861">
        <w:t>present</w:t>
      </w:r>
      <w:r>
        <w:t xml:space="preserve"> there to determine whether  increased urchin densities resulted in localized kelp loss. There was a negative relationship between urchin density and log</w:t>
      </w:r>
      <w:r w:rsidR="003D6C33" w:rsidRPr="003D6C33">
        <w:rPr>
          <w:vertAlign w:val="subscript"/>
        </w:rPr>
        <w:t>e</w:t>
      </w:r>
      <w:r>
        <w:t>(</w:t>
      </w:r>
      <w:r>
        <w:rPr>
          <w:i/>
        </w:rPr>
        <w:t xml:space="preserve">Nereocystis </w:t>
      </w:r>
      <w:r>
        <w:t>stipe density) (r</w:t>
      </w:r>
      <w:r>
        <w:rPr>
          <w:vertAlign w:val="superscript"/>
        </w:rPr>
        <w:t>2</w:t>
      </w:r>
      <w:r>
        <w:t xml:space="preserve"> = 0.16, p = 0.002, Fig. 5</w:t>
      </w:r>
      <w:r w:rsidR="0041101E">
        <w:t>g</w:t>
      </w:r>
      <w:r>
        <w:t xml:space="preserve">), suggesting that at this small scale, urchin herbivory may have led to patchy reductions in </w:t>
      </w:r>
      <w:r>
        <w:rPr>
          <w:i/>
        </w:rPr>
        <w:t xml:space="preserve">Nereocystis </w:t>
      </w:r>
      <w:r>
        <w:t>density.</w:t>
      </w:r>
      <w:r>
        <w:rPr>
          <w:i/>
        </w:rPr>
        <w:t xml:space="preserve"> </w:t>
      </w:r>
      <w:r w:rsidR="00A62E96">
        <w:t>D</w:t>
      </w:r>
      <w:r w:rsidR="00A62E96" w:rsidRPr="00A62E96">
        <w:t xml:space="preserve">ivers </w:t>
      </w:r>
      <w:r w:rsidR="00A62E96">
        <w:t xml:space="preserve">did notice </w:t>
      </w:r>
      <w:r w:rsidR="00A62E96" w:rsidRPr="00A62E96">
        <w:t>active grazing, and loss of stipitate kelps, along with the remaining</w:t>
      </w:r>
      <w:r w:rsidR="00A62E96" w:rsidRPr="00A62E96">
        <w:rPr>
          <w:i/>
        </w:rPr>
        <w:t xml:space="preserve"> Pterygophora</w:t>
      </w:r>
      <w:r w:rsidR="00A62E96" w:rsidRPr="00A62E96">
        <w:t xml:space="preserve"> showing heavy signs of grazing in many areas on Tatoosh.</w:t>
      </w:r>
      <w:r w:rsidR="00A62E96">
        <w:t xml:space="preserve"> However, </w:t>
      </w:r>
      <w:r>
        <w:rPr>
          <w:i/>
        </w:rPr>
        <w:t>Pterygophora</w:t>
      </w:r>
      <w:r>
        <w:t xml:space="preserve"> showed no relationship to urchins at the transect level (Fig. 5f), unlike at the site level across years. </w:t>
      </w:r>
      <w:r>
        <w:rPr>
          <w:i/>
        </w:rPr>
        <w:t xml:space="preserve">Macrocystis </w:t>
      </w:r>
      <w:r>
        <w:t>densities were too low at Tatoosh Island to conduct a parallel analysis of this canopy species.</w:t>
      </w:r>
    </w:p>
    <w:p w14:paraId="36487468" w14:textId="3C9FE6C3" w:rsidR="00471A3D" w:rsidRDefault="009D1439">
      <w:pPr>
        <w:pStyle w:val="Heading2"/>
      </w:pPr>
      <w:bookmarkStart w:id="979" w:name="_kht2apu2sjj7" w:colFirst="0" w:colLast="0"/>
      <w:bookmarkEnd w:id="979"/>
      <w:r>
        <w:lastRenderedPageBreak/>
        <w:t xml:space="preserve">3.5 </w:t>
      </w:r>
      <w:r w:rsidR="00EF0B3C">
        <w:t>Kelp density and rockfish recruitment</w:t>
      </w:r>
    </w:p>
    <w:p w14:paraId="14A685D6" w14:textId="2D1B3069"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980" w:author="Nick.Tolimieri [2]" w:date="2022-09-02T10:17:00Z">
        <w:r w:rsidR="00212809" w:rsidDel="00D9376B">
          <w:delText>Table S10</w:delText>
        </w:r>
      </w:del>
      <w:ins w:id="981" w:author="Nick.Tolimieri [2]" w:date="2022-09-02T10:17:00Z">
        <w:r w:rsidR="00D9376B">
          <w:t>Table S11</w:t>
        </w:r>
      </w:ins>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ins w:id="982" w:author="Nick.Tolimieri [2]" w:date="2022-09-13T16:00:00Z">
        <w:r w:rsidR="00034ACA">
          <w:t>s</w:t>
        </w:r>
      </w:ins>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983" w:author="Nick.Tolimieri [2]" w:date="2022-09-02T10:17:00Z">
        <w:r w:rsidDel="00D9376B">
          <w:delText xml:space="preserve">Table </w:delText>
        </w:r>
        <w:r w:rsidR="008A3F3E" w:rsidDel="00D9376B">
          <w:delText>S10</w:delText>
        </w:r>
      </w:del>
      <w:ins w:id="984" w:author="Nick.Tolimieri [2]" w:date="2022-09-02T10:17:00Z">
        <w:r w:rsidR="00D9376B">
          <w:t>Table S11</w:t>
        </w:r>
      </w:ins>
      <w:r w:rsidR="008A3F3E">
        <w:t xml:space="preserve"> &amp; </w:t>
      </w:r>
      <w:del w:id="985" w:author="Nick.Tolimieri [2]" w:date="2022-09-02T10:17:00Z">
        <w:r w:rsidDel="00D9376B">
          <w:delText>S11</w:delText>
        </w:r>
      </w:del>
      <w:ins w:id="986" w:author="Nick.Tolimieri [2]" w:date="2022-09-02T10:17:00Z">
        <w:r w:rsidR="00D9376B">
          <w:t>S12</w:t>
        </w:r>
      </w:ins>
      <w:r>
        <w:t>). For the random effects</w:t>
      </w:r>
      <w:r w:rsidR="00270E92">
        <w:t xml:space="preserve"> (</w:t>
      </w:r>
      <w:del w:id="987" w:author="Nick.Tolimieri [2]" w:date="2022-09-02T10:17:00Z">
        <w:r w:rsidR="00270E92" w:rsidDel="00D9376B">
          <w:delText>Table S11</w:delText>
        </w:r>
      </w:del>
      <w:ins w:id="988" w:author="Nick.Tolimieri [2]" w:date="2022-09-02T10:17:00Z">
        <w:r w:rsidR="00D9376B">
          <w:t>Table S12</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ins w:id="989" w:author="Nick.Tolimieri [2]" w:date="2022-09-02T10:26:00Z">
        <w:r w:rsidR="001A5B6F">
          <w:t xml:space="preserve"> (Table S13)</w:t>
        </w:r>
      </w:ins>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990" w:name="_1nzuexzh0v9h" w:colFirst="0" w:colLast="0"/>
      <w:bookmarkEnd w:id="990"/>
      <w:r>
        <w:t xml:space="preserve">4. </w:t>
      </w:r>
      <w:r w:rsidR="00EF0B3C">
        <w:t>Discussion</w:t>
      </w:r>
    </w:p>
    <w:p w14:paraId="039FBBD6" w14:textId="4115DE99" w:rsidR="00471A3D" w:rsidRDefault="00FB6ABB">
      <w:ins w:id="991" w:author="Nick.Tolimieri [2]" w:date="2022-09-13T12:02:00Z">
        <w:r>
          <w:t>Ocean temperature, w</w:t>
        </w:r>
      </w:ins>
      <w:del w:id="992" w:author="Nick.Tolimieri [2]" w:date="2022-09-13T12:02:00Z">
        <w:r w:rsidR="00EF0B3C" w:rsidDel="00FB6ABB">
          <w:delText>W</w:delText>
        </w:r>
      </w:del>
      <w:r w:rsidR="00EF0B3C">
        <w:t>ave exposure, nutrient and light availability, grazing, predator-prey dynamics, and a host of anthropogenic factors produce geographic variability and changes over time in the composition of kelp forest communities. In the northeastern Pacific Ocean, the 2014-</w:t>
      </w:r>
      <w:r w:rsidR="00EF0B3C">
        <w:lastRenderedPageBreak/>
        <w:t xml:space="preserve">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0869E006"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t>
      </w:r>
      <w:r>
        <w:lastRenderedPageBreak/>
        <w:t>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993" w:author="Nick.Tolimieri [2]" w:date="2022-09-13T12:33:00Z">
        <w:r w:rsidR="00E27B47">
          <w:t xml:space="preserve">while we did observe </w:t>
        </w:r>
      </w:ins>
      <w:ins w:id="994" w:author="Nick.Tolimieri" w:date="2022-09-14T12:49:00Z">
        <w:r w:rsidR="00101652">
          <w:t xml:space="preserve">in increase in </w:t>
        </w:r>
      </w:ins>
      <w:ins w:id="995" w:author="Nick.Tolimieri [2]" w:date="2022-09-13T12:33:00Z">
        <w:del w:id="996" w:author="Nick.Tolimieri" w:date="2022-09-14T12:49:00Z">
          <w:r w:rsidR="00E27B47" w:rsidDel="00101652">
            <w:delText xml:space="preserve">increased </w:delText>
          </w:r>
        </w:del>
        <w:r w:rsidR="00E27B47">
          <w:t>MHW prevalence in the 2014-2016 period</w:t>
        </w:r>
      </w:ins>
      <w:ins w:id="997" w:author="Nick.Tolimieri [2]" w:date="2022-09-13T12:36:00Z">
        <w:r w:rsidR="00BF27F7">
          <w:t xml:space="preserve"> (Table S</w:t>
        </w:r>
      </w:ins>
      <w:ins w:id="998" w:author="Nick.Tolimieri [2]" w:date="2022-09-13T12:40:00Z">
        <w:r w:rsidR="00A47192">
          <w:t>6)</w:t>
        </w:r>
      </w:ins>
      <w:ins w:id="999"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1000"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ins w:id="1001" w:author="Nick.Tolimieri [2]" w:date="2022-09-13T16:25:00Z">
        <w:r w:rsidR="004E54BF" w:rsidRPr="005C5D2C">
          <w:t xml:space="preserve">Both </w:t>
        </w:r>
        <w:r w:rsidR="004E54BF" w:rsidRPr="005C5D2C">
          <w:rPr>
            <w:i/>
          </w:rPr>
          <w:t xml:space="preserve">Macrocystis </w:t>
        </w:r>
        <w:r w:rsidR="004E54BF" w:rsidRPr="005C5D2C">
          <w:t xml:space="preserve">and </w:t>
        </w:r>
        <w:r w:rsidR="004E54BF" w:rsidRPr="005C5D2C">
          <w:rPr>
            <w:i/>
          </w:rPr>
          <w:t xml:space="preserve">Nereocystis </w:t>
        </w:r>
        <w:r w:rsidR="004E54BF" w:rsidRPr="005C5D2C">
          <w:t xml:space="preserve">are far from their range margins in Washington </w:t>
        </w:r>
      </w:ins>
      <w:r w:rsidR="004E54BF" w:rsidRPr="00A10F7E">
        <w:fldChar w:fldCharType="begin"/>
      </w:r>
      <w:r w:rsidR="004E54BF" w:rsidRPr="005C5D2C">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rsidRPr="00A10F7E">
        <w:rPr>
          <w:rPrChange w:id="1002" w:author="Nick.Tolimieri" w:date="2022-09-16T09:59:00Z">
            <w:rPr/>
          </w:rPrChange>
        </w:rPr>
        <w:fldChar w:fldCharType="separate"/>
      </w:r>
      <w:r w:rsidR="004E54BF" w:rsidRPr="00A10F7E">
        <w:rPr>
          <w:noProof/>
        </w:rPr>
        <w:t>(Smale 2020)</w:t>
      </w:r>
      <w:r w:rsidR="004E54BF" w:rsidRPr="00A10F7E">
        <w:fldChar w:fldCharType="end"/>
      </w:r>
      <w:ins w:id="1003" w:author="Nick.Tolimieri [2]" w:date="2022-09-13T16:29:00Z">
        <w:r w:rsidR="00016E6C" w:rsidRPr="007546E3">
          <w:t xml:space="preserve"> so we might expect </w:t>
        </w:r>
        <w:r w:rsidR="00016E6C" w:rsidRPr="00A10F7E">
          <w:t>them to be well within their thermal thresholds</w:t>
        </w:r>
      </w:ins>
      <w:ins w:id="1004" w:author="Nick.Tolimieri [2]" w:date="2022-09-13T16:30:00Z">
        <w:r w:rsidR="0057479C" w:rsidRPr="005C5D2C">
          <w:t xml:space="preserve"> </w:t>
        </w:r>
      </w:ins>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rPr>
          <w:rPrChange w:id="1005" w:author="Nick.Tolimieri" w:date="2022-09-16T09:59:00Z">
            <w:rPr/>
          </w:rPrChange>
        </w:rPr>
        <w:fldChar w:fldCharType="separate"/>
      </w:r>
      <w:r w:rsidR="0057479C" w:rsidRPr="00A10F7E">
        <w:rPr>
          <w:noProof/>
        </w:rPr>
        <w:t>(Burrows et al. 2020)</w:t>
      </w:r>
      <w:r w:rsidR="0057479C" w:rsidRPr="00A10F7E">
        <w:fldChar w:fldCharType="end"/>
      </w:r>
      <w:ins w:id="1006" w:author="Nick.Tolimieri" w:date="2022-09-16T09:58:00Z">
        <w:r w:rsidR="005C5D2C" w:rsidRPr="007546E3">
          <w:t xml:space="preserve"> resulting in a somewhat</w:t>
        </w:r>
      </w:ins>
      <w:ins w:id="1007" w:author="Nick.Tolimieri" w:date="2022-09-16T10:18:00Z">
        <w:r w:rsidR="00A312EA">
          <w:t xml:space="preserve"> ephemeral and</w:t>
        </w:r>
      </w:ins>
      <w:ins w:id="1008" w:author="Nick.Tolimieri" w:date="2022-09-16T09:58:00Z">
        <w:r w:rsidR="005C5D2C" w:rsidRPr="007546E3">
          <w:t xml:space="preserve"> muted response</w:t>
        </w:r>
      </w:ins>
      <w:ins w:id="1009" w:author="Nick.Tolimieri" w:date="2022-09-16T09:59:00Z">
        <w:r w:rsidR="005C5D2C" w:rsidRPr="005C5D2C">
          <w:rPr>
            <w:rPrChange w:id="1010" w:author="Nick.Tolimieri" w:date="2022-09-16T09:59:00Z">
              <w:rPr>
                <w:highlight w:val="yellow"/>
              </w:rPr>
            </w:rPrChange>
          </w:rPr>
          <w:t xml:space="preserve"> to the MHW</w:t>
        </w:r>
      </w:ins>
      <w:ins w:id="1011" w:author="Nick.Tolimieri [2]" w:date="2022-09-13T16:29:00Z">
        <w:r w:rsidR="00016E6C" w:rsidRPr="007546E3">
          <w:t>.</w:t>
        </w:r>
        <w:r w:rsidR="00016E6C" w:rsidRPr="00A10F7E">
          <w:t xml:space="preserve"> </w:t>
        </w:r>
      </w:ins>
      <w:ins w:id="1012" w:author="Nick.Tolimieri" w:date="2022-09-16T10:19:00Z">
        <w:r w:rsidR="00A312EA" w:rsidRPr="00A66CDC">
          <w:t>I</w:t>
        </w:r>
        <w:r w:rsidR="00A312EA">
          <w:t xml:space="preserve">n fact SST extremes in Washington and Oregon wer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ins>
      <w:ins w:id="1013" w:author="Nick.Tolimieri" w:date="2022-09-16T11:03:00Z">
        <w:r w:rsidR="007844D4">
          <w:t>°C</w:t>
        </w:r>
      </w:ins>
      <w:ins w:id="1014" w:author="Nick.Tolimieri" w:date="2022-09-16T10:19:00Z">
        <w:r w:rsidR="00A312EA">
          <w:t xml:space="preserve"> in 2013 and 14.5</w:t>
        </w:r>
      </w:ins>
      <w:ins w:id="1015" w:author="Nick.Tolimieri" w:date="2022-09-16T11:03:00Z">
        <w:r w:rsidR="007844D4">
          <w:t>°C</w:t>
        </w:r>
      </w:ins>
      <w:ins w:id="1016" w:author="Nick.Tolimieri" w:date="2022-09-16T10:19:00Z">
        <w:r w:rsidR="00A312EA">
          <w:t xml:space="preserve"> in 2014—approximately 1.0 -1.5</w:t>
        </w:r>
      </w:ins>
      <w:ins w:id="1017" w:author="Nick.Tolimieri" w:date="2022-09-16T11:03:00Z">
        <w:r w:rsidR="007844D4">
          <w:t>°C</w:t>
        </w:r>
      </w:ins>
      <w:ins w:id="1018" w:author="Nick.Tolimieri" w:date="2022-09-16T10:19:00Z">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xml:space="preserve">. </w:t>
        </w:r>
      </w:ins>
      <w:ins w:id="1019" w:author="Nick.Tolimieri" w:date="2022-09-16T10:18:00Z">
        <w:r w:rsidR="00A312EA">
          <w:t>Growth for both species appears to decline slightly around 15</w:t>
        </w:r>
      </w:ins>
      <w:ins w:id="1020" w:author="Nick.Tolimieri" w:date="2022-09-16T11:03:00Z">
        <w:r w:rsidR="007844D4">
          <w:t>°C</w:t>
        </w:r>
      </w:ins>
      <w:ins w:id="1021" w:author="Nick.Tolimieri" w:date="2022-09-16T10:18:00Z">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 </w:instrTex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DATA </w:instrText>
        </w:r>
        <w:r w:rsidR="00A312EA">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absolute </w:t>
        </w:r>
      </w:ins>
      <w:ins w:id="1022" w:author="Nick.Tolimieri" w:date="2022-09-16T10:20:00Z">
        <w:r w:rsidR="00A312EA">
          <w:t xml:space="preserve">only approached species tolerances in 2013. </w:t>
        </w:r>
      </w:ins>
      <w:ins w:id="1023" w:author="Nick.Tolimieri" w:date="2022-09-16T10:21:00Z">
        <w:r w:rsidR="0081060C">
          <w:t>Moreover, while MHW activity was higher during the 2014-2016 period, most of the events occurred during the early summer or autumn</w:t>
        </w:r>
        <w:r w:rsidR="00F20A00">
          <w:t xml:space="preserve">, not during the summer peak in SST, </w:t>
        </w:r>
        <w:r w:rsidR="0081060C">
          <w:t xml:space="preserve">when </w:t>
        </w:r>
        <w:r w:rsidR="00F20A00">
          <w:t>temperatures were</w:t>
        </w:r>
        <w:r w:rsidR="0081060C">
          <w:t xml:space="preserve"> already more moderate. </w:t>
        </w:r>
      </w:ins>
      <w:ins w:id="1024" w:author="Nick.Tolimieri [2]" w:date="2022-09-13T16:30:00Z">
        <w:del w:id="1025" w:author="Nick.Tolimieri" w:date="2022-09-16T10:19:00Z">
          <w:r w:rsidR="00016E6C" w:rsidRPr="007546E3" w:rsidDel="00A312EA">
            <w:delText>I</w:delText>
          </w:r>
          <w:r w:rsidR="00016E6C" w:rsidDel="00A312EA">
            <w:delText>n fact</w:delText>
          </w:r>
        </w:del>
      </w:ins>
      <w:del w:id="1026" w:author="Nick.Tolimieri" w:date="2022-09-16T10:19:00Z">
        <w:r w:rsidR="00A21D96" w:rsidDel="00A312EA">
          <w:delText>The</w:delText>
        </w:r>
        <w:r w:rsidDel="00A312EA">
          <w:delText xml:space="preserve"> </w:delText>
        </w:r>
        <w:r w:rsidR="004828AC" w:rsidDel="00A312EA">
          <w:delText>SST</w:delText>
        </w:r>
        <w:r w:rsidDel="00A312EA">
          <w:delText xml:space="preserve"> extreme</w:delText>
        </w:r>
        <w:r w:rsidR="00006FBC" w:rsidDel="00A312EA">
          <w:delText>s</w:delText>
        </w:r>
        <w:r w:rsidDel="00A312EA">
          <w:delText xml:space="preserve"> in Washington </w:del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and Oregon; Hamilton et al. 2020)</w:delText>
        </w:r>
        <w:r w:rsidR="00E878A1" w:rsidDel="00A312EA">
          <w:fldChar w:fldCharType="end"/>
        </w:r>
      </w:del>
      <w:ins w:id="1027" w:author="Nick.Tolimieri [2]" w:date="2022-09-13T16:12:00Z">
        <w:del w:id="1028" w:author="Nick.Tolimieri" w:date="2022-09-16T10:19:00Z">
          <w:r w:rsidR="00D03439" w:rsidDel="00A312EA">
            <w:delText xml:space="preserve"> and Oregon</w:delText>
          </w:r>
        </w:del>
      </w:ins>
      <w:del w:id="1029" w:author="Nick.Tolimieri" w:date="2022-09-16T10:19:00Z">
        <w:r w:rsidDel="00A312EA">
          <w:delText xml:space="preserve"> </w:delText>
        </w:r>
        <w:r w:rsidR="004828AC" w:rsidDel="00A312EA">
          <w:delText>w</w:delText>
        </w:r>
        <w:r w:rsidR="00006FBC" w:rsidDel="00A312EA">
          <w:delText>ere</w:delText>
        </w:r>
        <w:r w:rsidR="004828AC" w:rsidDel="00A312EA">
          <w:delText xml:space="preserve"> lower than in Northern </w:delText>
        </w:r>
        <w:r w:rsidDel="00A312EA">
          <w:delText>California</w:delText>
        </w:r>
      </w:del>
      <w:ins w:id="1030" w:author="Nick.Tolimieri [2]" w:date="2022-09-13T16:12:00Z">
        <w:del w:id="1031" w:author="Nick.Tolimieri" w:date="2022-09-16T10:19:00Z">
          <w:r w:rsidR="00D03439" w:rsidDel="00A312EA">
            <w:delText xml:space="preserve"> </w:delText>
          </w:r>
        </w:del>
      </w:ins>
      <w:del w:id="1032" w:author="Nick.Tolimieri" w:date="2022-09-16T10:19:00Z">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 </w:delInstrText>
        </w:r>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DATA </w:delInstrText>
        </w:r>
        <w:r w:rsidR="00D03439" w:rsidDel="00A312EA">
          <w:fldChar w:fldCharType="end"/>
        </w:r>
        <w:r w:rsidR="00D03439" w:rsidDel="00A312EA">
          <w:fldChar w:fldCharType="separate"/>
        </w:r>
        <w:r w:rsidR="00D03439" w:rsidDel="00A312EA">
          <w:rPr>
            <w:noProof/>
          </w:rPr>
          <w:delText>(Hamilton et al. 2020)</w:delText>
        </w:r>
        <w:r w:rsidR="00D03439" w:rsidDel="00A312EA">
          <w:fldChar w:fldCharType="end"/>
        </w:r>
        <w:r w:rsidR="00006FBC" w:rsidDel="00A312EA">
          <w:delText xml:space="preserve">, which may explain persistence of kelp-dominated habitat </w:delText>
        </w:r>
        <w:r w:rsidR="00DB66C3" w:rsidDel="00A312EA">
          <w:delText xml:space="preserve">in </w:delText>
        </w:r>
        <w:r w:rsidR="00006FBC" w:rsidDel="00A312EA">
          <w:delText>Washington compared to the 90% loss in Northern California</w:delText>
        </w:r>
        <w:r w:rsidDel="00A312EA">
          <w:delText xml:space="preserve">. At our sites, maximum monthly temperature reached 15.1 </w:delText>
        </w:r>
        <w:r w:rsidR="00466117" w:rsidDel="00A312EA">
          <w:delText>°</w:delText>
        </w:r>
        <w:r w:rsidDel="00A312EA">
          <w:delText xml:space="preserve">C in 2013 and 14.5 </w:delText>
        </w:r>
        <w:r w:rsidR="00466117" w:rsidDel="00A312EA">
          <w:delText>°C in 2014—</w:delText>
        </w:r>
        <w:r w:rsidDel="00A312EA">
          <w:delText>approximately</w:delText>
        </w:r>
        <w:r w:rsidR="00466117" w:rsidDel="00A312EA">
          <w:delText xml:space="preserve"> </w:delText>
        </w:r>
        <w:r w:rsidDel="00A312EA">
          <w:delText xml:space="preserve">1.0 -1.5 </w:delText>
        </w:r>
        <w:r w:rsidR="00466117" w:rsidDel="00A312EA">
          <w:delText>°</w:delText>
        </w:r>
        <w:r w:rsidDel="00A312EA">
          <w:delText>C lower than in Northern California but comparable to or slightly warmer than Oregon</w:delText>
        </w:r>
        <w:r w:rsidR="00006FBC" w:rsidDel="00A312EA">
          <w:delText xml:space="preserve"> </w:del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Hamilton et al. 2020)</w:delText>
        </w:r>
        <w:r w:rsidR="00E878A1" w:rsidDel="00A312EA">
          <w:fldChar w:fldCharType="end"/>
        </w:r>
        <w:r w:rsidDel="00A312EA">
          <w:delText xml:space="preserve">. </w:delText>
        </w:r>
      </w:del>
      <w:del w:id="1033" w:author="Nick.Tolimieri" w:date="2022-09-16T10:15:00Z">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 </w:delInstrText>
        </w:r>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DATA </w:delInstrText>
        </w:r>
        <w:r w:rsidR="00502679" w:rsidDel="00502679">
          <w:fldChar w:fldCharType="end"/>
        </w:r>
        <w:r w:rsidR="00502679" w:rsidDel="00502679">
          <w:fldChar w:fldCharType="separate"/>
        </w:r>
        <w:r w:rsidR="00502679" w:rsidDel="00502679">
          <w:rPr>
            <w:noProof/>
          </w:rPr>
          <w:delText>(Deysher &amp; Dean 1986a, Deysher &amp; Dean 1986b, Camus &amp; Buschmann 2017)</w:delText>
        </w:r>
        <w:r w:rsidR="00502679" w:rsidDel="00502679">
          <w:fldChar w:fldCharType="end"/>
        </w:r>
      </w:del>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ins w:id="1034" w:author="Nick.Tolimieri" w:date="2022-09-16T10:20:00Z">
        <w:r w:rsidR="007F27F3">
          <w:t xml:space="preserve">SST </w:t>
        </w:r>
      </w:ins>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5D6EA45"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lastRenderedPageBreak/>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w:t>
      </w:r>
      <w:ins w:id="1035" w:author="Nick.Tolimieri"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1036" w:author="Nick.Tolimieri"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hen urchins were abundant, there may have been sufficient drift kelp (and potentially threat of predation by otters), to lead urchins to remain largely passive feeders. </w:t>
      </w:r>
    </w:p>
    <w:p w14:paraId="03B12EF2" w14:textId="77777777" w:rsidR="00A50EB8" w:rsidRDefault="00893A3F" w:rsidP="00230D1E">
      <w:pPr>
        <w:rPr>
          <w:ins w:id="1037" w:author="Nick.Tolimieri" w:date="2022-09-16T10:22:00Z"/>
        </w:rPr>
      </w:pPr>
      <w:r>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r w:rsidR="003A4E83">
        <w:t xml:space="preserve">S6),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ins w:id="1038"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w:t>
      </w:r>
      <w:r w:rsidR="00320E4D">
        <w:rPr>
          <w:color w:val="000000" w:themeColor="text1"/>
        </w:rPr>
        <w:lastRenderedPageBreak/>
        <w:t xml:space="preserve">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moveFromRangeStart w:id="1039" w:author="Nick.Tolimieri" w:date="2022-09-16T10:04:00Z" w:name="move114215062"/>
      <w:moveFrom w:id="1040" w:author="Nick.Tolimieri" w:date="2022-09-16T10:04:00Z">
        <w:r w:rsidR="0034083C" w:rsidRPr="00135413" w:rsidDel="00927410">
          <w:rPr>
            <w:color w:val="000000" w:themeColor="text1"/>
          </w:rPr>
          <w:t xml:space="preserve"> </w:t>
        </w:r>
        <w:r w:rsidR="00E878A1"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 </w:instrText>
        </w:r>
        <w:r w:rsidR="00927410"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DATA </w:instrText>
        </w:r>
      </w:moveFrom>
      <w:del w:id="1041" w:author="Nick.Tolimieri" w:date="2022-09-16T10:04:00Z">
        <w:r w:rsidR="00927410" w:rsidDel="00927410">
          <w:rPr>
            <w:color w:val="000000" w:themeColor="text1"/>
          </w:rPr>
        </w:r>
      </w:del>
      <w:moveFrom w:id="1042" w:author="Nick.Tolimieri" w:date="2022-09-16T10:04:00Z">
        <w:r w:rsidR="00927410" w:rsidDel="00927410">
          <w:rPr>
            <w:color w:val="000000" w:themeColor="text1"/>
          </w:rPr>
          <w:fldChar w:fldCharType="end"/>
        </w:r>
      </w:moveFrom>
      <w:del w:id="1043" w:author="Nick.Tolimieri" w:date="2022-09-16T10:04:00Z">
        <w:r w:rsidR="00E878A1" w:rsidDel="00927410">
          <w:rPr>
            <w:color w:val="000000" w:themeColor="text1"/>
          </w:rPr>
        </w:r>
      </w:del>
      <w:moveFrom w:id="1044" w:author="Nick.Tolimieri" w:date="2022-09-16T10:04:00Z">
        <w:r w:rsidR="00E878A1" w:rsidDel="00927410">
          <w:rPr>
            <w:color w:val="000000" w:themeColor="text1"/>
          </w:rPr>
          <w:fldChar w:fldCharType="separate"/>
        </w:r>
        <w:r w:rsidR="00927410" w:rsidDel="00927410">
          <w:rPr>
            <w:noProof/>
            <w:color w:val="000000" w:themeColor="text1"/>
          </w:rPr>
          <w:t>(Pearse 2006, Kriegisch et al. 2019, Randell et al. 2022)</w:t>
        </w:r>
        <w:r w:rsidR="00E878A1" w:rsidDel="00927410">
          <w:rPr>
            <w:color w:val="000000" w:themeColor="text1"/>
          </w:rPr>
          <w:fldChar w:fldCharType="end"/>
        </w:r>
      </w:moveFrom>
      <w:moveFromRangeEnd w:id="1039"/>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ins w:id="1045" w:author="Nick.Tolimieri" w:date="2022-09-16T10:04:00Z">
        <w:r w:rsidR="00927410">
          <w:rPr>
            <w:color w:val="000000" w:themeColor="text1"/>
          </w:rPr>
          <w:t xml:space="preserve"> </w:t>
        </w:r>
      </w:ins>
      <w:moveToRangeStart w:id="1046" w:author="Nick.Tolimieri" w:date="2022-09-16T10:04:00Z" w:name="move114215062"/>
      <w:moveTo w:id="1047" w:author="Nick.Tolimieri" w:date="2022-09-16T10:04:00Z">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 </w:instrTex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DATA </w:instrText>
        </w:r>
      </w:moveTo>
      <w:ins w:id="1048" w:author="Nick.Tolimieri" w:date="2022-09-16T10:04:00Z">
        <w:r w:rsidR="00927410">
          <w:rPr>
            <w:color w:val="000000" w:themeColor="text1"/>
          </w:rPr>
        </w:r>
      </w:ins>
      <w:moveTo w:id="1049" w:author="Nick.Tolimieri" w:date="2022-09-16T10:04:00Z">
        <w:r w:rsidR="00927410">
          <w:rPr>
            <w:color w:val="000000" w:themeColor="text1"/>
          </w:rPr>
          <w:fldChar w:fldCharType="end"/>
        </w:r>
      </w:moveTo>
      <w:ins w:id="1050" w:author="Nick.Tolimieri" w:date="2022-09-16T10:04:00Z">
        <w:r w:rsidR="00927410">
          <w:rPr>
            <w:color w:val="000000" w:themeColor="text1"/>
          </w:rPr>
        </w:r>
      </w:ins>
      <w:moveTo w:id="1051" w:author="Nick.Tolimieri" w:date="2022-09-16T10:04:00Z">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moveTo>
      <w:moveToRangeEnd w:id="1046"/>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monthly SST was lowest at Tatoosh Island where increases in purple urchin density were strongest. Purple urchins do show latitudinal variation in recruitment success related to SST</w:t>
      </w:r>
      <w:r w:rsidR="0034083C" w:rsidRPr="00A628B0">
        <w:rPr>
          <w:color w:val="000000" w:themeColor="text1"/>
        </w:rPr>
        <w:t xml:space="preserve"> </w:t>
      </w:r>
      <w:ins w:id="1052" w:author="Nick.Tolimieri" w:date="2022-09-15T11:09:00Z">
        <w:r w:rsidR="00A628B0">
          <w:rPr>
            <w:color w:val="000000" w:themeColor="text1"/>
          </w:rPr>
          <w:t>in California</w:t>
        </w:r>
      </w:ins>
      <w:del w:id="1053" w:author="Nick.Tolimieri" w:date="2022-09-15T11:10:00Z">
        <w:r w:rsidR="00E878A1" w:rsidRPr="00A10F7E" w:rsidDel="00A628B0">
          <w:rPr>
            <w:color w:val="000000" w:themeColor="text1"/>
          </w:rPr>
          <w:fldChar w:fldCharType="begin"/>
        </w:r>
        <w:r w:rsidR="00E878A1" w:rsidRPr="00A628B0" w:rsidDel="00A628B0">
          <w:rPr>
            <w:color w:val="000000" w:themeColor="text1"/>
          </w:rPr>
          <w:del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delInstrText>
        </w:r>
        <w:r w:rsidR="00E878A1" w:rsidRPr="00A10F7E" w:rsidDel="00A628B0">
          <w:rPr>
            <w:color w:val="000000" w:themeColor="text1"/>
          </w:rPr>
          <w:fldChar w:fldCharType="separate"/>
        </w:r>
        <w:r w:rsidR="00E878A1" w:rsidRPr="00A628B0" w:rsidDel="00A628B0">
          <w:rPr>
            <w:noProof/>
            <w:color w:val="000000" w:themeColor="text1"/>
          </w:rPr>
          <w:delText>(Okamoto et al. 2020)</w:delText>
        </w:r>
        <w:r w:rsidR="00E878A1" w:rsidRPr="00A10F7E" w:rsidDel="00A628B0">
          <w:rPr>
            <w:color w:val="000000" w:themeColor="text1"/>
          </w:rPr>
          <w:fldChar w:fldCharType="end"/>
        </w:r>
      </w:del>
      <w:r w:rsidR="00893C5B" w:rsidRPr="00A628B0">
        <w:rPr>
          <w:color w:val="000000" w:themeColor="text1"/>
        </w:rPr>
        <w:t>, although previously observed patterns would have predicte</w:t>
      </w:r>
      <w:r w:rsidR="00893C5B" w:rsidRPr="00A628B0">
        <w:rPr>
          <w:rPrChange w:id="1054" w:author="Nick.Tolimieri" w:date="2022-09-15T11:09:00Z">
            <w:rPr>
              <w:color w:val="000000" w:themeColor="text1"/>
            </w:rPr>
          </w:rPrChange>
        </w:rPr>
        <w:t>d higher recruitment with warmer water in more northern latitudes</w:t>
      </w:r>
      <w:ins w:id="1055" w:author="Nick.Tolimieri" w:date="2022-09-15T11:10:00Z">
        <w:r w:rsidR="00A628B0">
          <w:t xml:space="preserve"> </w:t>
        </w:r>
        <w:r w:rsidR="00A628B0" w:rsidRPr="00FA1687">
          <w:rPr>
            <w:color w:val="000000" w:themeColor="text1"/>
          </w:rPr>
          <w:fldChar w:fldCharType="begin"/>
        </w:r>
        <w:r w:rsidR="00A628B0" w:rsidRPr="00FA1687">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A628B0">
        <w:rPr>
          <w:rPrChange w:id="1056" w:author="Nick.Tolimieri" w:date="2022-09-15T11:09:00Z">
            <w:rPr>
              <w:color w:val="000000" w:themeColor="text1"/>
            </w:rPr>
          </w:rPrChange>
        </w:rPr>
        <w:t>.</w:t>
      </w:r>
      <w:ins w:id="1057" w:author="Nick.Tolimieri" w:date="2022-09-15T11:05:00Z">
        <w:r w:rsidR="00A628B0" w:rsidRPr="00A628B0">
          <w:t xml:space="preserve"> In southe</w:t>
        </w:r>
        <w:r w:rsidR="00A628B0">
          <w:t xml:space="preserve">rn </w:t>
        </w:r>
      </w:ins>
      <w:ins w:id="1058" w:author="Nick.Tolimieri" w:date="2022-09-15T11:06:00Z">
        <w:r w:rsidR="00A628B0">
          <w:t>California, g</w:t>
        </w:r>
      </w:ins>
      <w:ins w:id="1059" w:author="Nick.Tolimieri" w:date="2022-09-15T11:05:00Z">
        <w:r w:rsidR="00A628B0">
          <w:t>onadal indices for pu</w:t>
        </w:r>
      </w:ins>
      <w:ins w:id="1060" w:author="Nick.Tolimieri" w:date="2022-09-15T11:06:00Z">
        <w:r w:rsidR="00A628B0">
          <w:t>r</w:t>
        </w:r>
      </w:ins>
      <w:ins w:id="1061" w:author="Nick.Tolimieri" w:date="2022-09-15T11:05:00Z">
        <w:r w:rsidR="00A628B0">
          <w:t>ple urchins tend to peak in October and November following summer feeding</w:t>
        </w:r>
      </w:ins>
      <w:del w:id="1062" w:author="Nick.Tolimieri" w:date="2022-09-15T11:07:00Z">
        <w:r w:rsidR="00A628B0" w:rsidDel="00A628B0">
          <w:fldChar w:fldCharType="begin"/>
        </w:r>
        <w:r w:rsidR="00A628B0" w:rsidDel="00A628B0">
          <w:del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delInstrText>
        </w:r>
        <w:r w:rsidR="00A628B0" w:rsidDel="00A628B0">
          <w:fldChar w:fldCharType="separate"/>
        </w:r>
        <w:r w:rsidR="00A628B0" w:rsidDel="00A628B0">
          <w:rPr>
            <w:noProof/>
          </w:rPr>
          <w:delText>(Basch &amp; Tegner 2007)</w:delText>
        </w:r>
        <w:r w:rsidR="00A628B0" w:rsidDel="00A628B0">
          <w:fldChar w:fldCharType="end"/>
        </w:r>
      </w:del>
      <w:ins w:id="1063" w:author="Nick.Tolimieri" w:date="2022-09-15T11:06:00Z">
        <w:r w:rsidR="00A628B0">
          <w:t>, so warm waters in the fall might impact gamete production</w:t>
        </w:r>
      </w:ins>
      <w:ins w:id="1064" w:author="Nick.Tolimieri" w:date="2022-09-15T11:07:00Z">
        <w:r w:rsidR="00A628B0">
          <w:t xml:space="preserve"> </w:t>
        </w:r>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ns w:id="1065" w:author="Nick.Tolimieri" w:date="2022-09-15T11:06:00Z">
        <w:r w:rsidR="00A628B0">
          <w:t xml:space="preserve">. </w:t>
        </w:r>
      </w:ins>
      <w:ins w:id="1066" w:author="Nick.Tolimieri" w:date="2022-09-15T11:07:00Z">
        <w:r w:rsidR="00A628B0">
          <w:t xml:space="preserve">However, temperatures in Washington did not approach 17°C where gamete storage appears to be reduced </w:t>
        </w:r>
      </w:ins>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1067" w:author="Nick.Tolimieri" w:date="2022-09-15T11:07:00Z">
        <w:r w:rsidR="00A628B0">
          <w:t>.</w:t>
        </w:r>
      </w:ins>
    </w:p>
    <w:p w14:paraId="3AABAB4F" w14:textId="04FAA9F8" w:rsidR="008D6D2E" w:rsidDel="00AE78FF" w:rsidRDefault="008D6D2E">
      <w:pPr>
        <w:rPr>
          <w:del w:id="1068" w:author="Nick.Tolimieri" w:date="2022-09-16T10:04:00Z"/>
        </w:rPr>
      </w:pPr>
    </w:p>
    <w:p w14:paraId="1C8CDA51" w14:textId="77777777" w:rsidR="00A50EB8" w:rsidRDefault="00EF0B3C" w:rsidP="007546E3">
      <w:pPr>
        <w:rPr>
          <w:ins w:id="1069" w:author="Nick.Tolimieri" w:date="2022-09-16T10:25:00Z"/>
        </w:rPr>
      </w:pPr>
      <w:del w:id="1070" w:author="Nick.Tolimieri" w:date="2022-09-14T11:47:00Z">
        <w:r w:rsidRPr="00711510" w:rsidDel="000E0D71">
          <w:delText xml:space="preserve">One influence we expected to observe, but did not, was </w:delText>
        </w:r>
      </w:del>
      <w:ins w:id="1071" w:author="Nick.Tolimieri" w:date="2022-09-14T11:47:00Z">
        <w:r w:rsidR="000E0D71" w:rsidRPr="00711510">
          <w:t xml:space="preserve">We did not see </w:t>
        </w:r>
      </w:ins>
      <w:r w:rsidRPr="00711510">
        <w:t>shared temporal variation in the invertebrate assemblages</w:t>
      </w:r>
      <w:del w:id="1072" w:author="Nick.Tolimieri" w:date="2022-09-15T09:50:00Z">
        <w:r w:rsidRPr="00711510" w:rsidDel="00A13C9A">
          <w:delText xml:space="preserve"> caused by a </w:delText>
        </w:r>
      </w:del>
      <w:ins w:id="1073" w:author="Nick.Tolimieri" w:date="2022-09-15T09:50:00Z">
        <w:r w:rsidR="00A13C9A">
          <w:t xml:space="preserve"> </w:t>
        </w:r>
      </w:ins>
      <w:ins w:id="1074" w:author="Nick.Tolimieri" w:date="2022-09-15T10:06:00Z">
        <w:r w:rsidR="00BB3D36">
          <w:t xml:space="preserve">(i.e., the multivariate results) </w:t>
        </w:r>
      </w:ins>
      <w:ins w:id="1075" w:author="Nick.Tolimieri" w:date="2022-09-15T09:50:00Z">
        <w:r w:rsidR="00A13C9A">
          <w:t xml:space="preserve">in </w:t>
        </w:r>
      </w:ins>
      <w:ins w:id="1076" w:author="Nick.Tolimieri" w:date="2022-09-15T09:52:00Z">
        <w:r w:rsidR="008C19F1">
          <w:t xml:space="preserve">conjunction with </w:t>
        </w:r>
      </w:ins>
      <w:del w:id="1077" w:author="Nick.Tolimieri" w:date="2022-09-15T09:50:00Z">
        <w:r w:rsidRPr="00711510" w:rsidDel="00A13C9A">
          <w:delText>response</w:delText>
        </w:r>
      </w:del>
      <w:del w:id="1078" w:author="Nick.Tolimieri" w:date="2022-09-15T09:52:00Z">
        <w:r w:rsidRPr="00711510" w:rsidDel="008C19F1">
          <w:delText xml:space="preserve"> to </w:delText>
        </w:r>
      </w:del>
      <w:r w:rsidRPr="00711510">
        <w:t xml:space="preserve">the die-off of sea stars–important predators within kelp forests–due to </w:t>
      </w:r>
      <w:r w:rsidR="00882E30" w:rsidRPr="00711510">
        <w:t>SSWS</w:t>
      </w:r>
      <w:r w:rsidRPr="00711510">
        <w:t xml:space="preserve"> </w:t>
      </w:r>
      <w:r w:rsidR="00E878A1" w:rsidRPr="00A10F7E">
        <w:fldChar w:fldCharType="begin"/>
      </w:r>
      <w:r w:rsidR="00E878A1" w:rsidRPr="00711510">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rsidRPr="00A10F7E">
        <w:rPr>
          <w:rPrChange w:id="1079" w:author="Nick.Tolimieri" w:date="2022-09-15T09:48:00Z">
            <w:rPr/>
          </w:rPrChange>
        </w:rPr>
        <w:fldChar w:fldCharType="separate"/>
      </w:r>
      <w:r w:rsidR="00E878A1" w:rsidRPr="00711510">
        <w:rPr>
          <w:noProof/>
        </w:rPr>
        <w:t>(Burt et al. 2018)</w:t>
      </w:r>
      <w:r w:rsidR="00E878A1" w:rsidRPr="00A10F7E">
        <w:fldChar w:fldCharType="end"/>
      </w:r>
      <w:r w:rsidRPr="00711510">
        <w:t xml:space="preserve">. </w:t>
      </w:r>
      <w:ins w:id="1080" w:author="Nick.Tolimieri" w:date="2022-09-15T10:10:00Z">
        <w:r w:rsidR="00BB3D36">
          <w:t>In part, i</w:t>
        </w:r>
      </w:ins>
      <w:moveToRangeStart w:id="1081" w:author="Nick.Tolimieri" w:date="2022-09-15T09:49:00Z" w:name="move114127780"/>
      <w:moveTo w:id="1082" w:author="Nick.Tolimieri" w:date="2022-09-15T09:49:00Z">
        <w:del w:id="1083" w:author="Nick.Tolimieri" w:date="2022-09-15T09:49:00Z">
          <w:r w:rsidR="00711510" w:rsidRPr="00140637" w:rsidDel="00711510">
            <w:delText>i</w:delText>
          </w:r>
        </w:del>
        <w:r w:rsidR="00711510" w:rsidRPr="00140637">
          <w:t>nvertebrates</w:t>
        </w:r>
      </w:moveTo>
      <w:ins w:id="1084" w:author="Nick.Tolimieri" w:date="2022-09-15T09:49:00Z">
        <w:r w:rsidR="00711510">
          <w:t xml:space="preserve"> densities </w:t>
        </w:r>
      </w:ins>
      <w:moveTo w:id="1085" w:author="Nick.Tolimieri" w:date="2022-09-15T09:49:00Z">
        <w:del w:id="1086" w:author="Nick.Tolimieri" w:date="2022-09-15T09:49:00Z">
          <w:r w:rsidR="00711510" w:rsidRPr="00140637" w:rsidDel="00711510">
            <w:delText>, which have been characterized by low densities</w:delText>
          </w:r>
        </w:del>
      </w:moveTo>
      <w:ins w:id="1087" w:author="Nick.Tolimieri" w:date="2022-09-15T09:49:00Z">
        <w:r w:rsidR="00711510">
          <w:t xml:space="preserve">have been low at these sites </w:t>
        </w:r>
      </w:ins>
      <w:ins w:id="1088" w:author="Nick.Tolimieri" w:date="2022-09-15T09:53:00Z">
        <w:r w:rsidR="007D6CDA">
          <w:t xml:space="preserve">since </w:t>
        </w:r>
      </w:ins>
      <w:moveTo w:id="1089" w:author="Nick.Tolimieri" w:date="2022-09-15T09:49:00Z">
        <w:del w:id="1090" w:author="Nick.Tolimieri" w:date="2022-09-15T09:49:00Z">
          <w:r w:rsidR="00711510" w:rsidRPr="00140637" w:rsidDel="00711510">
            <w:delText xml:space="preserve"> since r</w:delText>
          </w:r>
        </w:del>
      </w:moveTo>
      <w:ins w:id="1091" w:author="Nick.Tolimieri" w:date="2022-09-15T09:49:00Z">
        <w:r w:rsidR="00711510">
          <w:t>r</w:t>
        </w:r>
      </w:ins>
      <w:moveTo w:id="1092" w:author="Nick.Tolimieri" w:date="2022-09-15T09:49:00Z">
        <w:r w:rsidR="00711510" w:rsidRPr="00140637">
          <w:t xml:space="preserve">ecolonization of the area by </w:t>
        </w:r>
        <w:r w:rsidR="00711510" w:rsidRPr="00815B8D">
          <w:t>sea otters</w:t>
        </w:r>
        <w:del w:id="1093" w:author="Nick.Tolimieri" w:date="2022-09-15T09:56:00Z">
          <w:r w:rsidR="00711510" w:rsidRPr="00815B8D" w:rsidDel="007D6CDA">
            <w:delText xml:space="preserve"> </w:delText>
          </w:r>
          <w:r w:rsidR="00711510" w:rsidRPr="00A10F7E"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815B8D"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1094" w:author="Nick.Tolimieri" w:date="2022-09-15T09:49:00Z">
        <w:del w:id="1095" w:author="Nick.Tolimieri" w:date="2022-09-15T09:56:00Z">
          <w:r w:rsidR="00711510" w:rsidRPr="00815B8D" w:rsidDel="007D6CDA">
            <w:rPr>
              <w:rPrChange w:id="1096" w:author="Nick.Tolimieri" w:date="2022-09-15T10:21:00Z">
                <w:rPr/>
              </w:rPrChange>
            </w:rPr>
          </w:r>
        </w:del>
      </w:ins>
      <w:moveTo w:id="1097" w:author="Nick.Tolimieri" w:date="2022-09-15T09:49:00Z">
        <w:del w:id="1098" w:author="Nick.Tolimieri" w:date="2022-09-15T09:56:00Z">
          <w:r w:rsidR="00711510" w:rsidRPr="00815B8D" w:rsidDel="007D6CDA">
            <w:rPr>
              <w:rPrChange w:id="1099" w:author="Nick.Tolimieri" w:date="2022-09-15T10:21:00Z">
                <w:rPr/>
              </w:rPrChange>
            </w:rPr>
            <w:fldChar w:fldCharType="end"/>
          </w:r>
        </w:del>
      </w:moveTo>
      <w:ins w:id="1100" w:author="Nick.Tolimieri" w:date="2022-09-15T09:49:00Z">
        <w:del w:id="1101" w:author="Nick.Tolimieri" w:date="2022-09-15T09:56:00Z"/>
      </w:ins>
      <w:moveTo w:id="1102" w:author="Nick.Tolimieri" w:date="2022-09-15T09:49:00Z">
        <w:del w:id="1103" w:author="Nick.Tolimieri" w:date="2022-09-15T09:56:00Z">
          <w:r w:rsidR="00711510" w:rsidRPr="00A10F7E" w:rsidDel="007D6CDA">
            <w:fldChar w:fldCharType="separate"/>
          </w:r>
          <w:r w:rsidR="00711510" w:rsidRPr="00815B8D" w:rsidDel="007D6CDA">
            <w:rPr>
              <w:noProof/>
            </w:rPr>
            <w:delText>(Shelton et al. 2018)</w:delText>
          </w:r>
          <w:r w:rsidR="00711510" w:rsidRPr="00A10F7E" w:rsidDel="007D6CDA">
            <w:fldChar w:fldCharType="end"/>
          </w:r>
        </w:del>
        <w:r w:rsidR="00711510" w:rsidRPr="00815B8D">
          <w:t xml:space="preserve">, </w:t>
        </w:r>
      </w:moveTo>
      <w:ins w:id="1104" w:author="Nick.Tolimieri" w:date="2022-09-15T09:49:00Z">
        <w:r w:rsidR="00711510" w:rsidRPr="00815B8D">
          <w:t>a</w:t>
        </w:r>
      </w:ins>
      <w:ins w:id="1105" w:author="Nick.Tolimieri" w:date="2022-09-15T09:50:00Z">
        <w:r w:rsidR="00A13C9A" w:rsidRPr="00815B8D">
          <w:t>n</w:t>
        </w:r>
      </w:ins>
      <w:ins w:id="1106" w:author="Nick.Tolimieri" w:date="2022-09-15T09:49:00Z">
        <w:r w:rsidR="00711510" w:rsidRPr="00815B8D">
          <w:t xml:space="preserve">d </w:t>
        </w:r>
      </w:ins>
      <w:moveTo w:id="1107" w:author="Nick.Tolimieri" w:date="2022-09-15T09:49:00Z">
        <w:r w:rsidR="00711510" w:rsidRPr="00815B8D">
          <w:t xml:space="preserve">otter predation likely explains the low density </w:t>
        </w:r>
      </w:moveTo>
      <w:ins w:id="1108" w:author="Nick.Tolimieri"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109" w:author="Nick.Tolimieri" w:date="2022-09-15T09:49:00Z">
        <w:r w:rsidR="00711510" w:rsidRPr="00815B8D">
          <w:t>and lack of temporal variation</w:t>
        </w:r>
        <w:del w:id="1110" w:author="Nick.Tolimieri" w:date="2022-09-15T10:17:00Z">
          <w:r w:rsidR="00711510" w:rsidRPr="00815B8D" w:rsidDel="00411B3A">
            <w:delText>, although Allee effects may also play a part</w:delText>
          </w:r>
        </w:del>
        <w:r w:rsidR="00711510" w:rsidRPr="00815B8D">
          <w:t>.</w:t>
        </w:r>
      </w:moveTo>
      <w:moveToRangeEnd w:id="1081"/>
      <w:ins w:id="1111" w:author="Nick.Tolimieri" w:date="2022-09-15T09:50:00Z">
        <w:r w:rsidR="00711510" w:rsidRPr="00815B8D">
          <w:t xml:space="preserve"> </w:t>
        </w:r>
      </w:ins>
      <w:ins w:id="1112" w:author="Nick.Tolimieri" w:date="2022-09-15T10:18:00Z">
        <w:r w:rsidR="00411B3A" w:rsidRPr="00815B8D">
          <w:rPr>
            <w:rPrChange w:id="1113" w:author="Nick.Tolimieri" w:date="2022-09-15T10:21:00Z">
              <w:rPr>
                <w:highlight w:val="yellow"/>
              </w:rPr>
            </w:rPrChange>
          </w:rPr>
          <w:t>Additionally,</w:t>
        </w:r>
        <w:r w:rsidR="00411B3A" w:rsidRPr="00815B8D">
          <w:t xml:space="preserve"> with the exception of blood and leather stars, sea stars were uncommon</w:t>
        </w:r>
        <w:r w:rsidR="00411B3A" w:rsidRPr="00815B8D">
          <w:rPr>
            <w:rPrChange w:id="1114" w:author="Nick.Tolimieri" w:date="2022-09-15T10:21:00Z">
              <w:rPr>
                <w:highlight w:val="yellow"/>
              </w:rPr>
            </w:rPrChange>
          </w:rPr>
          <w:t xml:space="preserve">, so they may have exhibited little top-down pressure. </w:t>
        </w:r>
      </w:ins>
      <w:ins w:id="1115" w:author="Nick.Tolimieri" w:date="2022-09-15T10:25:00Z">
        <w:r w:rsidR="004661BC">
          <w:t xml:space="preserve">We also lack </w:t>
        </w:r>
      </w:ins>
      <w:ins w:id="1116" w:author="Nick.Tolimieri" w:date="2022-09-16T10:05:00Z">
        <w:r w:rsidR="005E28EE">
          <w:t>recent</w:t>
        </w:r>
      </w:ins>
      <w:ins w:id="1117" w:author="Nick.Tolimieri" w:date="2022-09-15T10:25:00Z">
        <w:r w:rsidR="004661BC">
          <w:t xml:space="preserve"> pre-SSWS data for these sites. </w:t>
        </w:r>
      </w:ins>
      <w:ins w:id="1118" w:author="Nick.Tolimieri" w:date="2022-09-15T10:26:00Z">
        <w:r w:rsidR="004661BC">
          <w:t>The s</w:t>
        </w:r>
      </w:ins>
      <w:ins w:id="1119" w:author="Nick.Tolimieri" w:date="2022-09-15T10:11:00Z">
        <w:r w:rsidR="00BB3D36" w:rsidRPr="00815B8D">
          <w:rPr>
            <w:rPrChange w:id="1120" w:author="Nick.Tolimieri" w:date="2022-09-15T10:21:00Z">
              <w:rPr>
                <w:highlight w:val="yellow"/>
              </w:rPr>
            </w:rPrChange>
          </w:rPr>
          <w:t>ea star die-off began in 201</w:t>
        </w:r>
      </w:ins>
      <w:ins w:id="1121" w:author="Nick.Tolimieri" w:date="2022-09-15T17:42:00Z">
        <w:r w:rsidR="00566708">
          <w:t>3</w:t>
        </w:r>
      </w:ins>
      <w:ins w:id="1122" w:author="Nick.Tolimieri" w:date="2022-09-16T10:06:00Z">
        <w:r w:rsidR="005E28EE">
          <w:t xml:space="preserve"> in Southern California with the first declines evident on the Washington coast and Puget Sound in 2014</w:t>
        </w:r>
      </w:ins>
      <w:ins w:id="1123" w:author="Nick.Tolimieri" w:date="2022-09-15T10:11:00Z">
        <w:r w:rsidR="00BB3D36" w:rsidRPr="00815B8D">
          <w:rPr>
            <w:rPrChange w:id="1124" w:author="Nick.Tolimieri" w:date="2022-09-15T10:21:00Z">
              <w:rPr>
                <w:highlight w:val="yellow"/>
              </w:rPr>
            </w:rPrChange>
          </w:rPr>
          <w:t xml:space="preserve"> </w:t>
        </w:r>
        <w:r w:rsidR="00BB3D36" w:rsidRPr="00815B8D">
          <w:rPr>
            <w:rPrChange w:id="1125"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126" w:author="Nick.Tolimieri" w:date="2022-09-15T10:21:00Z">
              <w:rPr>
                <w:highlight w:val="yellow"/>
              </w:rPr>
            </w:rPrChange>
          </w:rPr>
          <w:instrText xml:space="preserve"> ADDIN EN.CITE </w:instrText>
        </w:r>
        <w:r w:rsidR="00BB3D36" w:rsidRPr="00815B8D">
          <w:rPr>
            <w:rPrChange w:id="1127" w:author="Nick.Tolimieri" w:date="2022-09-15T10:21:00Z">
              <w:rPr>
                <w:highlight w:val="yellow"/>
              </w:rPr>
            </w:rPrChange>
          </w:rPr>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815B8D">
          <w:rPr>
            <w:rPrChange w:id="1128" w:author="Nick.Tolimieri" w:date="2022-09-15T10:21:00Z">
              <w:rPr>
                <w:highlight w:val="yellow"/>
              </w:rPr>
            </w:rPrChange>
          </w:rPr>
          <w:instrText xml:space="preserve"> ADDIN EN.CITE.DATA </w:instrText>
        </w:r>
        <w:r w:rsidR="00BB3D36" w:rsidRPr="00815B8D">
          <w:rPr>
            <w:rPrChange w:id="1129" w:author="Nick.Tolimieri" w:date="2022-09-15T10:21:00Z">
              <w:rPr/>
            </w:rPrChange>
          </w:rPr>
        </w:r>
        <w:r w:rsidR="00BB3D36" w:rsidRPr="00815B8D">
          <w:rPr>
            <w:rPrChange w:id="1130" w:author="Nick.Tolimieri" w:date="2022-09-15T10:21:00Z">
              <w:rPr>
                <w:highlight w:val="yellow"/>
              </w:rPr>
            </w:rPrChange>
          </w:rPr>
          <w:fldChar w:fldCharType="end"/>
        </w:r>
        <w:r w:rsidR="00BB3D36" w:rsidRPr="00815B8D">
          <w:rPr>
            <w:rPrChange w:id="1131" w:author="Nick.Tolimieri" w:date="2022-09-15T10:21:00Z">
              <w:rPr/>
            </w:rPrChange>
          </w:rPr>
        </w:r>
        <w:r w:rsidR="00BB3D36" w:rsidRPr="00815B8D">
          <w:rPr>
            <w:rPrChange w:id="1132" w:author="Nick.Tolimieri" w:date="2022-09-15T10:21:00Z">
              <w:rPr>
                <w:highlight w:val="yellow"/>
              </w:rPr>
            </w:rPrChange>
          </w:rPr>
          <w:fldChar w:fldCharType="separate"/>
        </w:r>
        <w:r w:rsidR="00BB3D36" w:rsidRPr="00815B8D">
          <w:rPr>
            <w:noProof/>
            <w:rPrChange w:id="1133" w:author="Nick.Tolimieri" w:date="2022-09-15T10:21:00Z">
              <w:rPr>
                <w:noProof/>
                <w:highlight w:val="yellow"/>
              </w:rPr>
            </w:rPrChange>
          </w:rPr>
          <w:t>(Montecino-Latorre et al. 2016, Hamilton et al. 2021)</w:t>
        </w:r>
        <w:r w:rsidR="00BB3D36" w:rsidRPr="00815B8D">
          <w:rPr>
            <w:rPrChange w:id="1134" w:author="Nick.Tolimieri" w:date="2022-09-15T10:21:00Z">
              <w:rPr>
                <w:highlight w:val="yellow"/>
              </w:rPr>
            </w:rPrChange>
          </w:rPr>
          <w:fldChar w:fldCharType="end"/>
        </w:r>
      </w:ins>
      <w:ins w:id="1135" w:author="Nick.Tolimieri" w:date="2022-09-16T10:07:00Z">
        <w:r w:rsidR="00594F87">
          <w:t xml:space="preserve">/ </w:t>
        </w:r>
        <w:r w:rsidR="005E28EE">
          <w:t>S</w:t>
        </w:r>
      </w:ins>
      <w:ins w:id="1136" w:author="Nick.Tolimieri" w:date="2022-09-15T10:11:00Z">
        <w:r w:rsidR="00BB3D36" w:rsidRPr="00815B8D">
          <w:rPr>
            <w:rPrChange w:id="1137" w:author="Nick.Tolimieri" w:date="2022-09-15T10:21:00Z">
              <w:rPr>
                <w:highlight w:val="yellow"/>
              </w:rPr>
            </w:rPrChange>
          </w:rPr>
          <w:t xml:space="preserve">pecies like </w:t>
        </w:r>
        <w:r w:rsidR="00BB3D36" w:rsidRPr="00815B8D">
          <w:rPr>
            <w:i/>
            <w:rPrChange w:id="1138" w:author="Nick.Tolimieri" w:date="2022-09-15T10:21:00Z">
              <w:rPr>
                <w:i/>
                <w:highlight w:val="yellow"/>
              </w:rPr>
            </w:rPrChange>
          </w:rPr>
          <w:t xml:space="preserve">Pycnopodia </w:t>
        </w:r>
        <w:r w:rsidR="00BB3D36" w:rsidRPr="00815B8D">
          <w:rPr>
            <w:rPrChange w:id="1139" w:author="Nick.Tolimieri" w:date="2022-09-15T10:21:00Z">
              <w:rPr>
                <w:highlight w:val="yellow"/>
              </w:rPr>
            </w:rPrChange>
          </w:rPr>
          <w:t xml:space="preserve">did not fully crash until late 2017 </w:t>
        </w:r>
        <w:r w:rsidR="00BB3D36" w:rsidRPr="00815B8D">
          <w:rPr>
            <w:rPrChange w:id="1140"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141" w:author="Nick.Tolimieri" w:date="2022-09-15T10:21:00Z">
              <w:rPr>
                <w:highlight w:val="yellow"/>
              </w:rPr>
            </w:rPrChange>
          </w:rPr>
          <w:instrText xml:space="preserve"> ADDIN EN.CITE </w:instrText>
        </w:r>
        <w:r w:rsidR="00BB3D36" w:rsidRPr="00815B8D">
          <w:rPr>
            <w:rPrChange w:id="1142" w:author="Nick.Tolimieri" w:date="2022-09-15T10:21:00Z">
              <w:rPr>
                <w:highlight w:val="yellow"/>
              </w:rPr>
            </w:rPrChange>
          </w:rPr>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815B8D">
          <w:rPr>
            <w:rPrChange w:id="1143" w:author="Nick.Tolimieri" w:date="2022-09-15T10:21:00Z">
              <w:rPr>
                <w:highlight w:val="yellow"/>
              </w:rPr>
            </w:rPrChange>
          </w:rPr>
          <w:instrText xml:space="preserve"> ADDIN EN.CITE.DATA </w:instrText>
        </w:r>
        <w:r w:rsidR="00BB3D36" w:rsidRPr="00815B8D">
          <w:rPr>
            <w:rPrChange w:id="1144" w:author="Nick.Tolimieri" w:date="2022-09-15T10:21:00Z">
              <w:rPr/>
            </w:rPrChange>
          </w:rPr>
        </w:r>
        <w:r w:rsidR="00BB3D36" w:rsidRPr="00815B8D">
          <w:rPr>
            <w:rPrChange w:id="1145" w:author="Nick.Tolimieri" w:date="2022-09-15T10:21:00Z">
              <w:rPr>
                <w:highlight w:val="yellow"/>
              </w:rPr>
            </w:rPrChange>
          </w:rPr>
          <w:fldChar w:fldCharType="end"/>
        </w:r>
        <w:r w:rsidR="00BB3D36" w:rsidRPr="00815B8D">
          <w:rPr>
            <w:rPrChange w:id="1146" w:author="Nick.Tolimieri" w:date="2022-09-15T10:21:00Z">
              <w:rPr/>
            </w:rPrChange>
          </w:rPr>
        </w:r>
        <w:r w:rsidR="00BB3D36" w:rsidRPr="00815B8D">
          <w:rPr>
            <w:rPrChange w:id="1147" w:author="Nick.Tolimieri" w:date="2022-09-15T10:21:00Z">
              <w:rPr>
                <w:highlight w:val="yellow"/>
              </w:rPr>
            </w:rPrChange>
          </w:rPr>
          <w:fldChar w:fldCharType="separate"/>
        </w:r>
        <w:r w:rsidR="00BB3D36" w:rsidRPr="00815B8D">
          <w:rPr>
            <w:noProof/>
            <w:rPrChange w:id="1148" w:author="Nick.Tolimieri" w:date="2022-09-15T10:21:00Z">
              <w:rPr>
                <w:noProof/>
                <w:highlight w:val="yellow"/>
              </w:rPr>
            </w:rPrChange>
          </w:rPr>
          <w:t>(declined to 75% occurrence as defined by Hamilton et al. 2021)</w:t>
        </w:r>
        <w:r w:rsidR="00BB3D36" w:rsidRPr="00815B8D">
          <w:rPr>
            <w:rPrChange w:id="1149" w:author="Nick.Tolimieri" w:date="2022-09-15T10:21:00Z">
              <w:rPr>
                <w:highlight w:val="yellow"/>
              </w:rPr>
            </w:rPrChange>
          </w:rPr>
          <w:fldChar w:fldCharType="end"/>
        </w:r>
        <w:r w:rsidR="00411B3A" w:rsidRPr="00815B8D">
          <w:t xml:space="preserve">. </w:t>
        </w:r>
      </w:ins>
      <w:ins w:id="1150" w:author="Nick.Tolimieri" w:date="2022-09-15T10:26:00Z">
        <w:r w:rsidR="004661BC">
          <w:t xml:space="preserve">So our surveys from 2015 and 2016 provide some information during the decline, but sea </w:t>
        </w:r>
      </w:ins>
      <w:ins w:id="1151" w:author="Nick.Tolimieri" w:date="2022-09-15T10:27:00Z">
        <w:r w:rsidR="004661BC">
          <w:t xml:space="preserve">star </w:t>
        </w:r>
        <w:r w:rsidR="004661BC">
          <w:lastRenderedPageBreak/>
          <w:t xml:space="preserve">densities were already low at this point. </w:t>
        </w:r>
      </w:ins>
      <w:ins w:id="1152" w:author="Nick.Tolimieri" w:date="2022-09-15T10:00:00Z">
        <w:r w:rsidR="00900C03" w:rsidRPr="00815B8D">
          <w:rPr>
            <w:rPrChange w:id="1153" w:author="Nick.Tolimieri" w:date="2022-09-15T10:21:00Z">
              <w:rPr>
                <w:highlight w:val="yellow"/>
              </w:rPr>
            </w:rPrChange>
          </w:rPr>
          <w:t>We also did not detect sig</w:t>
        </w:r>
      </w:ins>
      <w:ins w:id="1154" w:author="Nick.Tolimieri" w:date="2022-09-15T10:01:00Z">
        <w:r w:rsidR="00900C03" w:rsidRPr="00815B8D">
          <w:rPr>
            <w:rPrChange w:id="1155" w:author="Nick.Tolimieri" w:date="2022-09-15T10:21:00Z">
              <w:rPr>
                <w:highlight w:val="yellow"/>
              </w:rPr>
            </w:rPrChange>
          </w:rPr>
          <w:t>n</w:t>
        </w:r>
      </w:ins>
      <w:ins w:id="1156" w:author="Nick.Tolimieri" w:date="2022-09-15T10:00:00Z">
        <w:r w:rsidR="00900C03" w:rsidRPr="00815B8D">
          <w:rPr>
            <w:rPrChange w:id="1157" w:author="Nick.Tolimieri" w:date="2022-09-15T10:21:00Z">
              <w:rPr>
                <w:highlight w:val="yellow"/>
              </w:rPr>
            </w:rPrChange>
          </w:rPr>
          <w:t>s of sea star recovery from SSWS</w:t>
        </w:r>
      </w:ins>
      <w:ins w:id="1158" w:author="Nick.Tolimieri" w:date="2022-09-15T10:27:00Z">
        <w:r w:rsidR="00737511">
          <w:t xml:space="preserve"> after 2017</w:t>
        </w:r>
      </w:ins>
      <w:ins w:id="1159" w:author="Nick.Tolimieri" w:date="2022-09-15T10:00:00Z">
        <w:r w:rsidR="00900C03" w:rsidRPr="00815B8D">
          <w:rPr>
            <w:rPrChange w:id="1160" w:author="Nick.Tolimieri" w:date="2022-09-15T10:21:00Z">
              <w:rPr>
                <w:highlight w:val="yellow"/>
              </w:rPr>
            </w:rPrChange>
          </w:rPr>
          <w:t>.</w:t>
        </w:r>
      </w:ins>
      <w:ins w:id="1161" w:author="Nick.Tolimieri" w:date="2022-09-15T10:11:00Z">
        <w:r w:rsidR="00544DDD">
          <w:t xml:space="preserve"> </w:t>
        </w:r>
      </w:ins>
      <w:ins w:id="1162" w:author="Nick.Tolimieri" w:date="2022-09-15T10:27:00Z">
        <w:r w:rsidR="00544DDD">
          <w:t xml:space="preserve">For example, </w:t>
        </w:r>
      </w:ins>
      <w:del w:id="1163" w:author="Nick.Tolimieri" w:date="2022-09-15T09:50:00Z">
        <w:r w:rsidRPr="00815B8D" w:rsidDel="00711510">
          <w:delText>T</w:delText>
        </w:r>
      </w:del>
      <w:del w:id="1164" w:author="Nick.Tolimieri" w:date="2022-09-15T10:00:00Z">
        <w:r w:rsidRPr="00815B8D" w:rsidDel="00900C03">
          <w:delText>he s</w:delText>
        </w:r>
      </w:del>
      <w:del w:id="1165" w:author="Nick.Tolimieri" w:date="2022-09-15T10:11:00Z">
        <w:r w:rsidRPr="00815B8D" w:rsidDel="00BB3D36">
          <w:delText xml:space="preserve">ea star die-off began in 2013 before our data collection commenced </w:del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Montecino-Latorre et al. 2016, Hamilton et al. 2021)</w:delText>
        </w:r>
        <w:r w:rsidR="00E878A1" w:rsidRPr="007546E3" w:rsidDel="00BB3D36">
          <w:fldChar w:fldCharType="end"/>
        </w:r>
        <w:r w:rsidRPr="00815B8D" w:rsidDel="00BB3D36">
          <w:delText>,</w:delText>
        </w:r>
      </w:del>
      <w:del w:id="1166" w:author="Nick.Tolimieri" w:date="2022-09-15T09:54:00Z">
        <w:r w:rsidRPr="00815B8D" w:rsidDel="007D6CDA">
          <w:delText xml:space="preserve"> </w:delText>
        </w:r>
      </w:del>
      <w:del w:id="1167" w:author="Nick.Tolimieri" w:date="2022-09-15T09:51:00Z">
        <w:r w:rsidRPr="00815B8D" w:rsidDel="008C19F1">
          <w:delText xml:space="preserve">but </w:delText>
        </w:r>
      </w:del>
      <w:del w:id="1168" w:author="Nick.Tolimieri" w:date="2022-09-15T10:11:00Z">
        <w:r w:rsidRPr="00815B8D" w:rsidDel="00BB3D36">
          <w:delText xml:space="preserve">off the Washington coast </w:delText>
        </w:r>
        <w:r w:rsidR="00E63861" w:rsidRPr="00815B8D" w:rsidDel="00BB3D36">
          <w:delText xml:space="preserve">populations of </w:delText>
        </w:r>
        <w:r w:rsidRPr="00815B8D" w:rsidDel="00BB3D36">
          <w:delText xml:space="preserve">species like </w:delText>
        </w:r>
        <w:r w:rsidRPr="00815B8D" w:rsidDel="00BB3D36">
          <w:rPr>
            <w:i/>
          </w:rPr>
          <w:delText xml:space="preserve">Pycnopodia </w:delText>
        </w:r>
        <w:r w:rsidRPr="00815B8D" w:rsidDel="00BB3D36">
          <w:delText>did</w:delText>
        </w:r>
      </w:del>
      <w:ins w:id="1169" w:author="Nick.Tolimieri [2]" w:date="2022-09-13T16:03:00Z">
        <w:del w:id="1170" w:author="Nick.Tolimieri" w:date="2022-09-15T10:11:00Z">
          <w:r w:rsidR="00AD312D" w:rsidRPr="00815B8D" w:rsidDel="00BB3D36">
            <w:delText xml:space="preserve"> not </w:delText>
          </w:r>
        </w:del>
      </w:ins>
      <w:del w:id="1171" w:author="Nick.Tolimieri" w:date="2022-09-15T10:11:00Z">
        <w:r w:rsidRPr="00815B8D" w:rsidDel="00BB3D36">
          <w:delText xml:space="preserve"> </w:delText>
        </w:r>
        <w:r w:rsidR="00E63861" w:rsidRPr="00815B8D" w:rsidDel="00BB3D36">
          <w:delText>full</w:delText>
        </w:r>
      </w:del>
      <w:ins w:id="1172" w:author="Nick.Tolimieri [2]" w:date="2022-09-13T16:03:00Z">
        <w:del w:id="1173" w:author="Nick.Tolimieri" w:date="2022-09-15T10:11:00Z">
          <w:r w:rsidR="00AD312D" w:rsidRPr="00815B8D" w:rsidDel="00BB3D36">
            <w:delText>y</w:delText>
          </w:r>
        </w:del>
      </w:ins>
      <w:del w:id="1174" w:author="Nick.Tolimieri" w:date="2022-09-15T10:11:00Z">
        <w:r w:rsidR="00E63861" w:rsidRPr="00815B8D" w:rsidDel="00BB3D36">
          <w:delText xml:space="preserve"> crash</w:delText>
        </w:r>
        <w:r w:rsidRPr="00815B8D" w:rsidDel="00BB3D36">
          <w:delText xml:space="preserve"> </w:delText>
        </w:r>
        <w:r w:rsidR="00E63861" w:rsidRPr="00815B8D" w:rsidDel="00BB3D36">
          <w:delText>until late 2017</w:delText>
        </w:r>
        <w:r w:rsidRPr="00815B8D" w:rsidDel="00BB3D36">
          <w:delText xml:space="preserve"> </w:del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declined to 75% occurrence as defined by Hamilton et al. 2021)</w:delText>
        </w:r>
        <w:r w:rsidR="00E878A1" w:rsidRPr="007546E3" w:rsidDel="00BB3D36">
          <w:fldChar w:fldCharType="end"/>
        </w:r>
        <w:r w:rsidRPr="00815B8D" w:rsidDel="00BB3D36">
          <w:delText>.</w:delText>
        </w:r>
      </w:del>
      <w:ins w:id="1175" w:author="Nick.Tolimieri" w:date="2022-09-15T10:04:00Z">
        <w:r w:rsidR="00900C03" w:rsidRPr="00815B8D">
          <w:rPr>
            <w:i/>
          </w:rPr>
          <w:t>Pynopodia</w:t>
        </w:r>
        <w:r w:rsidR="00900C03" w:rsidRPr="00815B8D">
          <w:t xml:space="preserve"> had been common at these sites in the late 1980’s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rPr>
            <w:rPrChange w:id="1176" w:author="Nick.Tolimieri" w:date="2022-09-15T10:21:00Z">
              <w:rPr/>
            </w:rPrChange>
          </w:rPr>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 declining from four in 2016 to zero in 2021. </w:t>
        </w:r>
      </w:ins>
      <w:del w:id="1177" w:author="Nick.Tolimieri" w:date="2022-09-15T09:51:00Z">
        <w:r w:rsidRPr="00815B8D" w:rsidDel="008C19F1">
          <w:delText xml:space="preserve"> </w:delText>
        </w:r>
      </w:del>
      <w:del w:id="1178" w:author="Nick.Tolimieri" w:date="2022-09-15T09:57:00Z">
        <w:r w:rsidR="00F573AF" w:rsidRPr="00815B8D" w:rsidDel="00900C03">
          <w:delText>W</w:delText>
        </w:r>
      </w:del>
      <w:del w:id="1179" w:author="Nick.Tolimieri" w:date="2022-09-15T10:04:00Z">
        <w:r w:rsidR="00F573AF" w:rsidRPr="00815B8D" w:rsidDel="00900C03">
          <w:delText>ith t</w:delText>
        </w:r>
      </w:del>
      <w:del w:id="1180" w:author="Nick.Tolimieri" w:date="2022-09-15T10:07:00Z">
        <w:r w:rsidR="00F573AF" w:rsidRPr="00815B8D" w:rsidDel="00BB3D36">
          <w:delText>he exception of blood and leather stars, s</w:delText>
        </w:r>
        <w:r w:rsidRPr="00815B8D" w:rsidDel="00BB3D36">
          <w:delText>ea stars were uncommon</w:delText>
        </w:r>
      </w:del>
      <w:del w:id="1181" w:author="Nick.Tolimieri" w:date="2022-09-15T10:05:00Z">
        <w:r w:rsidR="003D5E2C" w:rsidRPr="00815B8D" w:rsidDel="00900C03">
          <w:delText>;</w:delText>
        </w:r>
      </w:del>
      <w:del w:id="1182" w:author="Nick.Tolimieri" w:date="2022-09-15T10:04:00Z">
        <w:r w:rsidR="003D5E2C" w:rsidRPr="00815B8D" w:rsidDel="00900C03">
          <w:delText xml:space="preserve"> i</w:delText>
        </w:r>
        <w:r w:rsidRPr="00815B8D" w:rsidDel="00900C03">
          <w:delText>n fact,</w:delText>
        </w:r>
      </w:del>
      <w:del w:id="1183" w:author="Nick.Tolimieri" w:date="2022-09-15T10:07:00Z">
        <w:r w:rsidRPr="00815B8D" w:rsidDel="00BB3D36">
          <w:delText xml:space="preserve"> </w:delText>
        </w:r>
      </w:del>
      <w:del w:id="1184" w:author="Nick.Tolimieri" w:date="2022-09-15T10:04:00Z">
        <w:r w:rsidRPr="00815B8D" w:rsidDel="00900C03">
          <w:delText xml:space="preserve">we saw only eight </w:delText>
        </w:r>
        <w:r w:rsidRPr="00815B8D" w:rsidDel="00900C03">
          <w:rPr>
            <w:i/>
          </w:rPr>
          <w:delText>Pycnopodia</w:delText>
        </w:r>
        <w:r w:rsidRPr="00815B8D" w:rsidDel="00900C03">
          <w:delText xml:space="preserve"> over </w:delText>
        </w:r>
        <w:r w:rsidR="000A2315" w:rsidRPr="00815B8D" w:rsidDel="00900C03">
          <w:delText xml:space="preserve">all </w:delText>
        </w:r>
        <w:r w:rsidRPr="00815B8D" w:rsidDel="00900C03">
          <w:delText>survey</w:delText>
        </w:r>
        <w:r w:rsidR="000A2315" w:rsidRPr="00815B8D" w:rsidDel="00900C03">
          <w:delText>s</w:delText>
        </w:r>
        <w:r w:rsidRPr="00815B8D" w:rsidDel="00900C03">
          <w:delText xml:space="preserve"> from 2015-2021 declining from four in 201</w:delText>
        </w:r>
        <w:r w:rsidR="003D5E2C" w:rsidRPr="00815B8D" w:rsidDel="00900C03">
          <w:delText>6</w:delText>
        </w:r>
        <w:r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7546E3" w:rsidDel="00900C03">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7546E3" w:rsidDel="00900C03">
          <w:fldChar w:fldCharType="separate"/>
        </w:r>
        <w:r w:rsidR="00E878A1" w:rsidRPr="00815B8D" w:rsidDel="00900C03">
          <w:rPr>
            <w:noProof/>
          </w:rPr>
          <w:delText>(Kvitek et al. 1988)</w:delText>
        </w:r>
        <w:r w:rsidR="00E878A1" w:rsidRPr="007546E3" w:rsidDel="00900C03">
          <w:fldChar w:fldCharType="end"/>
        </w:r>
      </w:del>
      <w:del w:id="1185" w:author="Nick.Tolimieri"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7546E3" w:rsidDel="00900C03">
          <w:fldChar w:fldCharType="end"/>
        </w:r>
        <w:r w:rsidR="00E878A1" w:rsidRPr="007546E3" w:rsidDel="00900C03">
          <w:fldChar w:fldCharType="separate"/>
        </w:r>
        <w:r w:rsidR="00E878A1" w:rsidRPr="00815B8D" w:rsidDel="00900C03">
          <w:rPr>
            <w:noProof/>
          </w:rPr>
          <w:delText>(Shelton et al. 2018)</w:delText>
        </w:r>
        <w:r w:rsidR="00E878A1" w:rsidRPr="007546E3" w:rsidDel="00900C03">
          <w:fldChar w:fldCharType="end"/>
        </w:r>
      </w:del>
      <w:del w:id="1186" w:author="Nick.Tolimieri" w:date="2022-09-15T10:04:00Z">
        <w:r w:rsidR="00F573AF" w:rsidRPr="00815B8D" w:rsidDel="00900C03">
          <w:delText xml:space="preserve">. </w:delText>
        </w:r>
      </w:del>
      <w:r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Pr="00815B8D">
        <w:t xml:space="preserve">populations </w:t>
      </w:r>
      <w:ins w:id="1187" w:author="Nick.Tolimieri" w:date="2022-09-15T10:19:00Z">
        <w:r w:rsidR="00B27D96" w:rsidRPr="00815B8D">
          <w:t>(as well as many of the other inverteb</w:t>
        </w:r>
        <w:r w:rsidR="00B27D96">
          <w:t xml:space="preserve">rates) </w:t>
        </w:r>
      </w:ins>
      <w:r w:rsidRPr="00711510">
        <w:t>may be due to Allee effects leading to failed reproduction</w:t>
      </w:r>
      <w:ins w:id="1188" w:author="Nick.Tolimieri" w:date="2022-09-15T10:20:00Z">
        <w:r w:rsidR="00B27D96">
          <w:t xml:space="preserve">. However, </w:t>
        </w:r>
      </w:ins>
      <w:del w:id="1189" w:author="Nick.Tolimieri" w:date="2022-09-15T10:20:00Z">
        <w:r w:rsidRPr="00711510" w:rsidDel="00B27D96">
          <w:delText xml:space="preserve"> and to d</w:delText>
        </w:r>
      </w:del>
      <w:ins w:id="1190" w:author="Nick.Tolimieri" w:date="2022-09-15T10:20:00Z">
        <w:r w:rsidR="00B27D96">
          <w:t xml:space="preserve">especially for </w:t>
        </w:r>
        <w:r w:rsidR="00B27D96" w:rsidRPr="00B27D96">
          <w:rPr>
            <w:i/>
            <w:rPrChange w:id="1191" w:author="Nick.Tolimieri" w:date="2022-09-15T10:20:00Z">
              <w:rPr/>
            </w:rPrChange>
          </w:rPr>
          <w:t>Pycnopodia</w:t>
        </w:r>
      </w:ins>
      <w:ins w:id="1192" w:author="Nick.Tolimieri" w:date="2022-09-16T10:07:00Z">
        <w:r w:rsidR="009A695E">
          <w:rPr>
            <w:i/>
          </w:rPr>
          <w:t>,</w:t>
        </w:r>
      </w:ins>
      <w:ins w:id="1193" w:author="Nick.Tolimieri" w:date="2022-09-15T10:20:00Z">
        <w:r w:rsidR="00B27D96">
          <w:t xml:space="preserve"> d</w:t>
        </w:r>
      </w:ins>
      <w:r w:rsidRPr="00711510">
        <w:t xml:space="preserve">isease persistence </w:t>
      </w:r>
      <w:del w:id="1194" w:author="Nick.Tolimieri" w:date="2022-09-15T10:20:00Z">
        <w:r w:rsidRPr="00711510" w:rsidDel="00B27D96">
          <w:delText>removing any recruits</w:delText>
        </w:r>
      </w:del>
      <w:ins w:id="1195" w:author="Nick.Tolimieri" w:date="2022-09-15T10:20:00Z">
        <w:r w:rsidR="00B27D96">
          <w:t>may also be prevent</w:t>
        </w:r>
      </w:ins>
      <w:ins w:id="1196" w:author="Nick.Tolimieri" w:date="2022-09-15T10:21:00Z">
        <w:r w:rsidR="00B27D96">
          <w:t>ing</w:t>
        </w:r>
      </w:ins>
      <w:ins w:id="1197" w:author="Nick.Tolimieri" w:date="2022-09-15T10:20:00Z">
        <w:r w:rsidR="00B27D96">
          <w:t xml:space="preserve"> the recovery of sea star populations</w:t>
        </w:r>
      </w:ins>
      <w:r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 </w:instrText>
      </w:r>
      <w:r w:rsidR="00E878A1" w:rsidRPr="00711510">
        <w:rPr>
          <w:rPrChange w:id="1198" w:author="Nick.Tolimieri" w:date="2022-09-15T09:48:00Z">
            <w:rPr/>
          </w:rPrChange>
        </w:rPr>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DATA </w:instrText>
      </w:r>
      <w:r w:rsidR="00E878A1" w:rsidRPr="00711510">
        <w:rPr>
          <w:rPrChange w:id="1199" w:author="Nick.Tolimieri" w:date="2022-09-15T09:48:00Z">
            <w:rPr/>
          </w:rPrChange>
        </w:rPr>
      </w:r>
      <w:r w:rsidR="00E878A1" w:rsidRPr="00711510">
        <w:rPr>
          <w:rPrChange w:id="1200" w:author="Nick.Tolimieri" w:date="2022-09-15T09:48:00Z">
            <w:rPr/>
          </w:rPrChange>
        </w:rPr>
        <w:fldChar w:fldCharType="end"/>
      </w:r>
      <w:r w:rsidR="00E878A1" w:rsidRPr="007546E3">
        <w:rPr>
          <w:rPrChange w:id="1201" w:author="Nick.Tolimieri" w:date="2022-09-15T09:48:00Z">
            <w:rPr/>
          </w:rPrChange>
        </w:rPr>
      </w:r>
      <w:r w:rsidR="00E878A1" w:rsidRPr="007546E3">
        <w:rPr>
          <w:rPrChange w:id="1202" w:author="Nick.Tolimieri" w:date="2022-09-15T09:48:00Z">
            <w:rPr/>
          </w:rPrChange>
        </w:rPr>
        <w:fldChar w:fldCharType="separate"/>
      </w:r>
      <w:r w:rsidR="00E878A1" w:rsidRPr="00711510">
        <w:rPr>
          <w:noProof/>
        </w:rPr>
        <w:t>(Hamilton et al. 2021)</w:t>
      </w:r>
      <w:r w:rsidR="00E878A1" w:rsidRPr="007546E3">
        <w:fldChar w:fldCharType="end"/>
      </w:r>
      <w:r w:rsidR="00CA4F65" w:rsidRPr="00711510">
        <w:t>.</w:t>
      </w:r>
    </w:p>
    <w:p w14:paraId="4B522ACD" w14:textId="0810F50E" w:rsidR="00261F22" w:rsidRDefault="00A50EB8">
      <w:pPr>
        <w:rPr>
          <w:ins w:id="1203" w:author="Nick.Tolimieri" w:date="2022-09-16T10:55:00Z"/>
        </w:rPr>
      </w:pPr>
      <w:ins w:id="1204" w:author="Nick.Tolimieri" w:date="2022-09-16T10:25:00Z">
        <w:r>
          <w:t>Nearby Puget Sound</w:t>
        </w:r>
      </w:ins>
      <w:ins w:id="1205" w:author="Nick.Tolimieri" w:date="2022-09-16T10:27:00Z">
        <w:r>
          <w:t xml:space="preserve">, where </w:t>
        </w:r>
        <w:r w:rsidRPr="00A50EB8">
          <w:rPr>
            <w:i/>
            <w:rPrChange w:id="1206" w:author="Nick.Tolimieri" w:date="2022-09-16T10:27:00Z">
              <w:rPr/>
            </w:rPrChange>
          </w:rPr>
          <w:t>Nereocystis</w:t>
        </w:r>
        <w:r>
          <w:t xml:space="preserve"> is the sole canopy forming kelp, </w:t>
        </w:r>
      </w:ins>
      <w:ins w:id="1207" w:author="Nick.Tolimieri" w:date="2022-09-16T10:57:00Z">
        <w:r w:rsidR="005869D6">
          <w:t>differed</w:t>
        </w:r>
      </w:ins>
      <w:ins w:id="1208" w:author="Nick.Tolimieri" w:date="2022-09-16T11:03:00Z">
        <w:r w:rsidR="000C26AA">
          <w:t xml:space="preserve"> likely because of the absence of redundant predators</w:t>
        </w:r>
      </w:ins>
      <w:ins w:id="1209" w:author="Nick.Tolimieri" w:date="2022-09-16T10:25:00Z">
        <w:r>
          <w:t xml:space="preserve">. </w:t>
        </w:r>
      </w:ins>
      <w:ins w:id="1210" w:author="Nick.Tolimieri" w:date="2022-09-16T10:51:00Z">
        <w:r w:rsidR="00A10F7E">
          <w:t>Effects of the MHW</w:t>
        </w:r>
      </w:ins>
      <w:ins w:id="1211" w:author="Nick.Tolimieri" w:date="2022-09-16T10:52:00Z">
        <w:r w:rsidR="00A10F7E">
          <w:t xml:space="preserve"> on kelp are somewhat hard to assess. </w:t>
        </w:r>
      </w:ins>
      <w:ins w:id="1212" w:author="Nick.Tolimieri" w:date="2022-09-16T10:31:00Z">
        <w:r w:rsidR="000B08AF">
          <w:t>Waters from the 2014-2016 MHW did penetrate Puget Sound leading to a 2.3</w:t>
        </w:r>
      </w:ins>
      <w:ins w:id="1213" w:author="Nick.Tolimieri" w:date="2022-09-16T11:03:00Z">
        <w:r w:rsidR="007844D4">
          <w:t>°C</w:t>
        </w:r>
      </w:ins>
      <w:ins w:id="1214" w:author="Nick.Tolimieri" w:date="2022-09-16T10:31:00Z">
        <w:r w:rsidR="000B08AF">
          <w:t xml:space="preserve"> increase in water temperatures </w:t>
        </w:r>
      </w:ins>
      <w:r w:rsidR="000B08AF">
        <w:fldChar w:fldCharType="begin"/>
      </w:r>
      <w:r w:rsidR="000B08AF">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ARTN 787604&amp;#xD;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ins w:id="1215" w:author="Nick.Tolimieri" w:date="2022-09-16T10:31:00Z">
        <w:r w:rsidR="000B08AF">
          <w:t>.</w:t>
        </w:r>
      </w:ins>
      <w:ins w:id="1216" w:author="Nick.Tolimieri" w:date="2022-09-16T10:33:00Z">
        <w:r w:rsidR="000B08AF">
          <w:t xml:space="preserve"> However, in the eastern Strait of St. Juan de Fuca </w:t>
        </w:r>
      </w:ins>
      <w:ins w:id="1217" w:author="Nick.Tolimieri" w:date="2022-09-16T10:31:00Z">
        <w:r w:rsidR="000B08AF">
          <w:t xml:space="preserve"> </w:t>
        </w:r>
      </w:ins>
      <w:ins w:id="1218" w:author="Nick.Tolimieri" w:date="2022-09-16T10:27:00Z">
        <w:r w:rsidRPr="00ED1B32">
          <w:rPr>
            <w:i/>
          </w:rPr>
          <w:t>Nereocystis</w:t>
        </w:r>
        <w:r>
          <w:rPr>
            <w:i/>
          </w:rPr>
          <w:t xml:space="preserve"> </w:t>
        </w:r>
        <w:r w:rsidR="000B08AF">
          <w:t xml:space="preserve">declined from 2007 onwards and </w:t>
        </w:r>
      </w:ins>
      <w:ins w:id="1219" w:author="Nick.Tolimieri" w:date="2022-09-16T10:33:00Z">
        <w:r w:rsidR="000B08AF">
          <w:t>did</w:t>
        </w:r>
      </w:ins>
      <w:ins w:id="1220" w:author="Nick.Tolimieri" w:date="2022-09-16T10:27:00Z">
        <w:r w:rsidR="000B08AF">
          <w:t xml:space="preserve"> not show obvious </w:t>
        </w:r>
      </w:ins>
      <w:ins w:id="1221" w:author="Nick.Tolimieri" w:date="2022-09-16T10:28:00Z">
        <w:r w:rsidR="000B08AF">
          <w:t xml:space="preserve">MHW impacts, such as an abrupt change in canopy cover </w:t>
        </w:r>
      </w:ins>
      <w:r w:rsidR="000B08AF">
        <w:fldChar w:fldCharType="begin"/>
      </w:r>
      <w:r w:rsidR="000B08AF">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ins w:id="1222" w:author="Nick.Tolimieri" w:date="2022-09-16T10:28:00Z">
        <w:r w:rsidR="000B08AF">
          <w:t xml:space="preserve">. </w:t>
        </w:r>
      </w:ins>
      <w:ins w:id="1223" w:author="Nick.Tolimieri" w:date="2022-09-16T10:30:00Z">
        <w:r w:rsidR="000B08AF">
          <w:t>I</w:t>
        </w:r>
      </w:ins>
      <w:ins w:id="1224" w:author="Nick.Tolimieri" w:date="2022-09-16T10:29:00Z">
        <w:r w:rsidR="000B08AF">
          <w:t xml:space="preserve">n South Puget Sound there have been long-term declines </w:t>
        </w:r>
      </w:ins>
      <w:r w:rsidR="000B08AF">
        <w:fldChar w:fldCharType="begin"/>
      </w:r>
      <w:r w:rsidR="000B08AF">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ARTN e0229703&amp;#xD;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ins w:id="1225" w:author="Nick.Tolimieri" w:date="2022-09-16T10:29:00Z">
        <w:r w:rsidR="000B08AF">
          <w:t xml:space="preserve">, but </w:t>
        </w:r>
        <w:r w:rsidR="000B08AF" w:rsidRPr="00ED1B32">
          <w:rPr>
            <w:i/>
          </w:rPr>
          <w:t>Nereocystis</w:t>
        </w:r>
        <w:r w:rsidR="000B08AF">
          <w:rPr>
            <w:i/>
          </w:rPr>
          <w:t xml:space="preserve"> </w:t>
        </w:r>
        <w:r w:rsidR="000B08AF">
          <w:t xml:space="preserve">cover was lower in 2017 and 2018 than in 2013 </w:t>
        </w:r>
      </w:ins>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ins w:id="1226" w:author="Nick.Tolimieri" w:date="2022-09-16T10:29:00Z">
        <w:r w:rsidR="000B08AF">
          <w:t>.</w:t>
        </w:r>
      </w:ins>
      <w:ins w:id="1227" w:author="Nick.Tolimieri" w:date="2022-09-16T10:30:00Z">
        <w:r w:rsidR="000B08AF">
          <w:t xml:space="preserve"> </w:t>
        </w:r>
      </w:ins>
      <w:ins w:id="1228" w:author="Nick.Tolimieri" w:date="2022-09-16T10:34:00Z">
        <w:r w:rsidR="007546E3">
          <w:t xml:space="preserve">The predatory sea stars </w:t>
        </w:r>
        <w:r w:rsidR="007546E3" w:rsidRPr="007546E3">
          <w:rPr>
            <w:i/>
            <w:rPrChange w:id="1229" w:author="Nick.Tolimieri" w:date="2022-09-16T10:35:00Z">
              <w:rPr/>
            </w:rPrChange>
          </w:rPr>
          <w:t>Piaster brevispinnus</w:t>
        </w:r>
        <w:r w:rsidR="007546E3">
          <w:t xml:space="preserve"> and </w:t>
        </w:r>
        <w:r w:rsidR="007546E3" w:rsidRPr="007546E3">
          <w:rPr>
            <w:i/>
            <w:rPrChange w:id="1230" w:author="Nick.Tolimieri" w:date="2022-09-16T10:35:00Z">
              <w:rPr/>
            </w:rPrChange>
          </w:rPr>
          <w:t xml:space="preserve">Pycnopodia </w:t>
        </w:r>
        <w:r w:rsidR="007546E3">
          <w:t xml:space="preserve">both began to decline in 2014, while at the same time purple urchins and green urchins increased in various basins within </w:t>
        </w:r>
      </w:ins>
      <w:ins w:id="1231" w:author="Nick.Tolimieri" w:date="2022-09-16T10:36:00Z">
        <w:r w:rsidR="007546E3">
          <w:t xml:space="preserve">Puget Sound </w:t>
        </w:r>
      </w:ins>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 </w:instrTex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DATA </w:instrText>
      </w:r>
      <w:r w:rsidR="007546E3">
        <w:fldChar w:fldCharType="end"/>
      </w:r>
      <w:r w:rsidR="007546E3">
        <w:fldChar w:fldCharType="separate"/>
      </w:r>
      <w:r w:rsidR="007546E3">
        <w:rPr>
          <w:noProof/>
        </w:rPr>
        <w:t>(Montecino-Latorre et al. 2016)</w:t>
      </w:r>
      <w:r w:rsidR="007546E3">
        <w:fldChar w:fldCharType="end"/>
      </w:r>
      <w:ins w:id="1232" w:author="Nick.Tolimieri" w:date="2022-09-16T10:36:00Z">
        <w:r w:rsidR="007546E3">
          <w:t>.</w:t>
        </w:r>
      </w:ins>
      <w:ins w:id="1233" w:author="Nick.Tolimieri" w:date="2022-09-16T10:49:00Z">
        <w:r w:rsidR="00A10F7E">
          <w:t xml:space="preserve"> </w:t>
        </w:r>
        <w:r w:rsidR="00A10F7E">
          <w:rPr>
            <w:i/>
          </w:rPr>
          <w:t>Pycnopodia</w:t>
        </w:r>
        <w:r w:rsidR="00A10F7E">
          <w:t xml:space="preserve"> was highly abundant in Puget Sound and the Salish Sea in general</w:t>
        </w:r>
      </w:ins>
      <w:ins w:id="1234" w:author="Nick.Tolimieri" w:date="2022-09-16T10:51:00Z">
        <w:r w:rsidR="00A10F7E">
          <w:t xml:space="preserve"> prior to SSWS</w:t>
        </w:r>
      </w:ins>
      <w:ins w:id="1235" w:author="Nick.Tolimieri" w:date="2022-09-16T10:50:00Z">
        <w:r w:rsidR="00A10F7E">
          <w:t xml:space="preserve">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 </w:instrTex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DATA </w:instrText>
        </w:r>
        <w:r w:rsidR="00A10F7E">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ins>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ins w:id="1236" w:author="Nick.Tolimieri" w:date="2022-09-16T10:52:00Z">
        <w:r w:rsidR="00261F22">
          <w:t xml:space="preserve">; otters are not present as they are on the coast </w:t>
        </w:r>
      </w:ins>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 </w:instrTex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DATA </w:instrText>
      </w:r>
      <w:r w:rsidR="00261F22">
        <w:fldChar w:fldCharType="end"/>
      </w:r>
      <w:r w:rsidR="00261F22">
        <w:fldChar w:fldCharType="separate"/>
      </w:r>
      <w:r w:rsidR="00261F22">
        <w:rPr>
          <w:noProof/>
        </w:rPr>
        <w:t>(Gregr et al. 2020)</w:t>
      </w:r>
      <w:r w:rsidR="00261F22">
        <w:fldChar w:fldCharType="end"/>
      </w:r>
      <w:ins w:id="1237" w:author="Nick.Tolimieri" w:date="2022-09-16T10:51:00Z">
        <w:r w:rsidR="00A10F7E">
          <w:t>. Thus the increase in urchin densities in Puget Sound</w:t>
        </w:r>
      </w:ins>
      <w:ins w:id="1238" w:author="Nick.Tolimieri" w:date="2022-09-16T10:53:00Z">
        <w:r w:rsidR="00261F22">
          <w:t xml:space="preserve"> is likely due, at least in part, to a release from top-down control </w:t>
        </w:r>
      </w:ins>
      <w:r w:rsidR="00261F22">
        <w:fldChar w:fldCharType="begin"/>
      </w:r>
      <w:r w:rsidR="00261F22">
        <w:instrText xml:space="preserve"> ADDIN EN.CITE &lt;EndNote&gt;&lt;Cite&gt;&lt;Author&gt;Schultz&lt;/Author&gt;&lt;Year&gt;2016&lt;/Year&gt;&lt;RecNum&gt;9316&lt;/RecNum&gt;&lt;DisplayText&gt;(Schultz et al. 2016)&lt;/DisplayText&gt;&lt;record&gt;&lt;rec-number&gt;9316&lt;/rec-number&gt;&lt;foreign-keys&gt;&lt;key app="EN" db-id="prxrzzvdy0x2s4ee00qpxptadsswa02rwx0p" timestamp="1663350460"&gt;9316&lt;/key&gt;&lt;/foreign-keys&gt;&lt;ref-type name="Journal Article"&gt;17&lt;/ref-type&gt;&lt;contributors&gt;&lt;authors&gt;&lt;author&gt;Schultz, Jessica A.&lt;/author&gt;&lt;author&gt;Cloutier, Ryan N.&lt;/author&gt;&lt;author&gt;Côté, Isabelle M.&lt;/author&gt;&lt;/authors&gt;&lt;secondary-authors&gt;&lt;author&gt;Taylor, Richard&lt;/author&gt;&lt;/secondary-authors&gt;&lt;/contributors&gt;&lt;titles&gt;&lt;title&gt;Evidence for a trophic cascade on rocky reefs following sea star mass mortality in British Columbia&lt;/title&gt;&lt;secondary-title&gt;PeerJ&lt;/secondary-title&gt;&lt;alt-title&gt;PeerJ&lt;/alt-title&gt;&lt;/titles&gt;&lt;periodical&gt;&lt;full-title&gt;PeerJ&lt;/full-title&gt;&lt;abbr-1&gt;PeerJ&lt;/abbr-1&gt;&lt;/periodical&gt;&lt;alt-periodical&gt;&lt;full-title&gt;PeerJ&lt;/full-title&gt;&lt;abbr-1&gt;PeerJ&lt;/abbr-1&gt;&lt;/alt-periodical&gt;&lt;pages&gt;e1980&lt;/pages&gt;&lt;volume&gt;4&lt;/volume&gt;&lt;keywords&gt;&lt;keyword&gt;Marine diseases&lt;/keyword&gt;&lt;keyword&gt;Starfish&lt;/keyword&gt;&lt;keyword&gt;Community shifts&lt;/keyword&gt;&lt;keyword&gt;Mass mortality&lt;/keyword&gt;&lt;keyword&gt;Environmental change&lt;/keyword&gt;&lt;keyword&gt;Sea star wasting syndrome&lt;/keyword&gt;&lt;keyword&gt;Echinoderm population&lt;/keyword&gt;&lt;/keywords&gt;&lt;dates&gt;&lt;year&gt;2016&lt;/year&gt;&lt;pub-dates&gt;&lt;date&gt;2016/04/26&lt;/date&gt;&lt;/pub-dates&gt;&lt;/dates&gt;&lt;isbn&gt;2167-8359&lt;/isbn&gt;&lt;urls&gt;&lt;related-urls&gt;&lt;url&gt;https://doi.org/10.7717/peerj.1980&lt;/url&gt;&lt;/related-urls&gt;&lt;/urls&gt;&lt;electronic-resource-num&gt;10.7717/peerj.1980&lt;/electronic-resource-num&gt;&lt;/record&gt;&lt;/Cite&gt;&lt;/EndNote&gt;</w:instrText>
      </w:r>
      <w:r w:rsidR="00261F22">
        <w:fldChar w:fldCharType="separate"/>
      </w:r>
      <w:r w:rsidR="00261F22">
        <w:rPr>
          <w:noProof/>
        </w:rPr>
        <w:t>(Schultz et al. 2016)</w:t>
      </w:r>
      <w:r w:rsidR="00261F22">
        <w:fldChar w:fldCharType="end"/>
      </w:r>
      <w:ins w:id="1239" w:author="Nick.Tolimieri" w:date="2022-09-16T10:55:00Z">
        <w:r w:rsidR="00261F22">
          <w:t>.</w:t>
        </w:r>
      </w:ins>
    </w:p>
    <w:p w14:paraId="7B8D4C6A" w14:textId="13CD7019" w:rsidR="00471A3D" w:rsidRPr="00711510" w:rsidDel="00055812" w:rsidRDefault="00CA4F65">
      <w:pPr>
        <w:rPr>
          <w:del w:id="1240" w:author="Nick.Tolimieri" w:date="2022-09-15T17:59:00Z"/>
        </w:rPr>
      </w:pPr>
      <w:del w:id="1241" w:author="Nick.Tolimieri" w:date="2022-09-15T09:50:00Z">
        <w:r w:rsidRPr="00711510" w:rsidDel="00711510">
          <w:lastRenderedPageBreak/>
          <w:delText xml:space="preserve"> For the other </w:delText>
        </w:r>
      </w:del>
      <w:moveFromRangeStart w:id="1242" w:author="Nick.Tolimieri" w:date="2022-09-15T09:49:00Z" w:name="move114127780"/>
      <w:moveFrom w:id="1243" w:author="Nick.Tolimieri" w:date="2022-09-15T09:49:00Z">
        <w:del w:id="1244" w:author="Nick.Tolimieri" w:date="2022-09-15T09:50:00Z">
          <w:r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245" w:author="Nick.Tolimieri" w:date="2022-09-15T09:49:00Z"/>
      <w:moveFrom w:id="1246" w:author="Nick.Tolimieri" w:date="2022-09-15T09:49:00Z">
        <w:del w:id="1247" w:author="Nick.Tolimieri" w:date="2022-09-15T09:50:00Z">
          <w:r w:rsidR="00E878A1" w:rsidRPr="007546E3" w:rsidDel="00711510">
            <w:fldChar w:fldCharType="end"/>
          </w:r>
        </w:del>
      </w:moveFrom>
      <w:del w:id="1248" w:author="Nick.Tolimieri" w:date="2022-09-15T09:49:00Z"/>
      <w:moveFrom w:id="1249" w:author="Nick.Tolimieri" w:date="2022-09-15T09:49:00Z">
        <w:del w:id="1250" w:author="Nick.Tolimieri" w:date="2022-09-15T09:50:00Z">
          <w:r w:rsidR="00E878A1" w:rsidRPr="007546E3" w:rsidDel="00711510">
            <w:fldChar w:fldCharType="separate"/>
          </w:r>
          <w:r w:rsidR="00E878A1" w:rsidRPr="00711510" w:rsidDel="00711510">
            <w:rPr>
              <w:noProof/>
            </w:rPr>
            <w:delText>(Shelton et al. 2018)</w:delText>
          </w:r>
          <w:r w:rsidR="00E878A1" w:rsidRPr="007546E3" w:rsidDel="00711510">
            <w:fldChar w:fldCharType="end"/>
          </w:r>
          <w:r w:rsidR="003F6B2F" w:rsidRPr="00711510" w:rsidDel="00711510">
            <w:delText xml:space="preserve">, </w:delText>
          </w:r>
          <w:r w:rsidRPr="00711510" w:rsidDel="00711510">
            <w:delText xml:space="preserve">otter predation likely explains </w:delText>
          </w:r>
          <w:r w:rsidR="00EF0B3C" w:rsidRPr="00711510" w:rsidDel="00711510">
            <w:delText xml:space="preserve">the </w:delText>
          </w:r>
          <w:r w:rsidR="003F6B2F" w:rsidRPr="00711510" w:rsidDel="00711510">
            <w:delText xml:space="preserve">low density and </w:delText>
          </w:r>
          <w:r w:rsidR="00EF0B3C" w:rsidRPr="00711510" w:rsidDel="00711510">
            <w:delText>lack of temporal</w:delText>
          </w:r>
          <w:r w:rsidR="003F7E84" w:rsidRPr="00711510" w:rsidDel="00711510">
            <w:delText xml:space="preserve"> variation</w:delText>
          </w:r>
          <w:r w:rsidR="003F6B2F" w:rsidRPr="00711510" w:rsidDel="00711510">
            <w:delText>,</w:delText>
          </w:r>
          <w:r w:rsidRPr="00711510" w:rsidDel="00711510">
            <w:delText xml:space="preserve"> although Allee effects may also play a part</w:delText>
          </w:r>
          <w:r w:rsidR="00EF0B3C" w:rsidRPr="00711510" w:rsidDel="00711510">
            <w:delText>.</w:delText>
          </w:r>
        </w:del>
        <w:del w:id="1251" w:author="Nick.Tolimieri" w:date="2022-09-16T10:27:00Z">
          <w:r w:rsidR="00EF0B3C" w:rsidRPr="00711510" w:rsidDel="00A50EB8">
            <w:delText xml:space="preserve"> </w:delText>
          </w:r>
        </w:del>
      </w:moveFrom>
      <w:moveFromRangeEnd w:id="1242"/>
    </w:p>
    <w:p w14:paraId="76B9865A" w14:textId="740E6D11"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23061B04"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S10-12), juvenile rockfish presence exhibited a positive correlation with the abundance of </w:t>
      </w:r>
      <w:r>
        <w:lastRenderedPageBreak/>
        <w:t xml:space="preserve">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6968DDC"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252" w:author="Nick.Tolimieri [2]" w:date="2022-09-13T16:04:00Z">
        <w:r w:rsidDel="00AD312D">
          <w:delText>shocks</w:delText>
        </w:r>
        <w:r w:rsidR="005504D7" w:rsidDel="00AD312D">
          <w:delText xml:space="preserve"> </w:delText>
        </w:r>
      </w:del>
      <w:ins w:id="1253" w:author="Nick.Tolimieri [2]" w:date="2022-09-13T16:04:00Z">
        <w:r w:rsidR="00AD312D">
          <w:t xml:space="preserve">stressors </w:t>
        </w:r>
      </w:ins>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xml:space="preserve">. This finding is consistent with recent work suggesting that kelps themselves benefit from spatial portfolio diversification in the face of wave exposure-induced </w:t>
      </w:r>
      <w:r>
        <w:lastRenderedPageBreak/>
        <w:t>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254" w:name="_2ckoofy96g8s" w:colFirst="0" w:colLast="0"/>
      <w:bookmarkEnd w:id="1254"/>
      <w:r>
        <w:t>Acknowledgements</w:t>
      </w:r>
    </w:p>
    <w:p w14:paraId="30BDF20D" w14:textId="782E7429" w:rsidR="00471A3D" w:rsidRDefault="00EF0B3C" w:rsidP="00985276">
      <w:r>
        <w:t xml:space="preserve">We thank </w:t>
      </w:r>
      <w:del w:id="1255" w:author="Nick.Tolimieri [2]" w:date="2022-09-06T15:20:00Z">
        <w:r w:rsidDel="000E4E61">
          <w:rPr>
            <w:highlight w:val="yellow"/>
          </w:rPr>
          <w:delText>XX</w:delText>
        </w:r>
        <w:r w:rsidDel="000E4E61">
          <w:delText xml:space="preserve"> </w:delText>
        </w:r>
      </w:del>
      <w:ins w:id="1256" w:author="Nick.Tolimieri [2]" w:date="2022-09-06T15:20:00Z">
        <w:r w:rsidR="000E4E61">
          <w:t xml:space="preserve">one </w:t>
        </w:r>
      </w:ins>
      <w:r>
        <w:t>anonymous reviewer</w:t>
      </w:r>
      <w:del w:id="1257" w:author="Nick.Tolimieri [2]" w:date="2022-09-06T15:20:00Z">
        <w:r w:rsidDel="000E4E61">
          <w:delText>s</w:delText>
        </w:r>
      </w:del>
      <w:r>
        <w:t xml:space="preserve">, </w:t>
      </w:r>
      <w:ins w:id="1258" w:author="Nick.Tolimieri [2]" w:date="2022-09-06T15:20:00Z">
        <w:r w:rsidR="000E4E61">
          <w:t xml:space="preserve">J. Byrnes, </w:t>
        </w:r>
      </w:ins>
      <w:r w:rsidR="00B76F1A">
        <w:t>and Z .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and 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del w:id="1259" w:author="Nick.Tolimieri [2]" w:date="2022-09-13T12:52:00Z">
        <w:r w:rsidDel="008571A3">
          <w:delText xml:space="preserve"> Special thanks to R.C. Wilson and B.J. Wagner</w:delText>
        </w:r>
      </w:del>
      <w:del w:id="1260" w:author="Nick.Tolimieri [2]" w:date="2022-09-13T12:53:00Z">
        <w:r w:rsidDel="008571A3">
          <w:delText>.</w:delText>
        </w:r>
      </w:del>
      <w:r>
        <w:t xml:space="preserve"> </w:t>
      </w:r>
      <w:bookmarkStart w:id="1261" w:name="_tfgwewy7a3j9" w:colFirst="0" w:colLast="0"/>
      <w:bookmarkEnd w:id="1261"/>
      <w:r>
        <w:br w:type="page"/>
      </w:r>
    </w:p>
    <w:p w14:paraId="01FBA58F" w14:textId="77777777" w:rsidR="00471A3D" w:rsidRDefault="00EF0B3C">
      <w:pPr>
        <w:pStyle w:val="Heading1"/>
      </w:pPr>
      <w:bookmarkStart w:id="1262" w:name="_jyj55lpsprbv" w:colFirst="0" w:colLast="0"/>
      <w:bookmarkEnd w:id="1262"/>
      <w:r>
        <w:lastRenderedPageBreak/>
        <w:t>Literature Cited</w:t>
      </w:r>
    </w:p>
    <w:bookmarkStart w:id="1263" w:name="_vq7lwaa8xm4l" w:colFirst="0" w:colLast="0"/>
    <w:bookmarkEnd w:id="1263"/>
    <w:p w14:paraId="2DDF61F1" w14:textId="77777777" w:rsidR="000C72E1" w:rsidRPr="000C72E1" w:rsidRDefault="00E878A1" w:rsidP="000C72E1">
      <w:pPr>
        <w:pStyle w:val="EndNoteBibliography"/>
        <w:ind w:left="720" w:hanging="720"/>
      </w:pPr>
      <w:ins w:id="1264" w:author="Nick.Tolimieri [2]" w:date="2022-09-12T15:58:00Z">
        <w:r w:rsidRPr="00E878A1">
          <w:fldChar w:fldCharType="begin"/>
        </w:r>
        <w:r w:rsidRPr="00E878A1">
          <w:instrText xml:space="preserve"> ADDIN EN.REFLIST </w:instrText>
        </w:r>
        <w:r w:rsidRPr="00E878A1">
          <w:fldChar w:fldCharType="separate"/>
        </w:r>
      </w:ins>
      <w:r w:rsidR="000C72E1" w:rsidRPr="000C72E1">
        <w:t>Ammann AJ (2004) SMURFs: standard monitoring unts for the recruitment of temperate reef fishes. J Exp Mar Biol Ecol 299:135-154</w:t>
      </w:r>
    </w:p>
    <w:p w14:paraId="0A2604D4" w14:textId="77777777" w:rsidR="000C72E1" w:rsidRPr="000C72E1" w:rsidRDefault="000C72E1" w:rsidP="000C72E1">
      <w:pPr>
        <w:pStyle w:val="EndNoteBibliography"/>
        <w:ind w:left="720" w:hanging="720"/>
      </w:pPr>
      <w:r w:rsidRPr="000C72E1">
        <w:t>Anderson MJ (2001) A new method for non-parametric multivariate analysis of variance. Austral Ecology 26:32-46</w:t>
      </w:r>
    </w:p>
    <w:p w14:paraId="37BC1A37" w14:textId="77777777" w:rsidR="000C72E1" w:rsidRPr="000C72E1" w:rsidRDefault="000C72E1" w:rsidP="000C72E1">
      <w:pPr>
        <w:pStyle w:val="EndNoteBibliography"/>
        <w:ind w:left="720" w:hanging="720"/>
      </w:pPr>
      <w:r w:rsidRPr="000C72E1">
        <w:t>Anderson MJ, Willis TJ (2003) Canonical analysis of principal coordinates: A useful method of constrained ordination for ecology. Ecology 84:511-525</w:t>
      </w:r>
    </w:p>
    <w:p w14:paraId="00F621BD" w14:textId="77777777" w:rsidR="000C72E1" w:rsidRPr="000C72E1" w:rsidRDefault="000C72E1" w:rsidP="000C72E1">
      <w:pPr>
        <w:pStyle w:val="EndNoteBibliography"/>
        <w:ind w:left="720" w:hanging="720"/>
      </w:pPr>
      <w:r w:rsidRPr="000C72E1">
        <w:t>Andrews KS, Anderson TW (2004) Habitat-dependent recruitment of two temperate reef fishes at multiple spatial scales. Marine Ecology-Progress Series 277:231-244</w:t>
      </w:r>
    </w:p>
    <w:p w14:paraId="288B0F98" w14:textId="77777777" w:rsidR="000C72E1" w:rsidRPr="000C72E1" w:rsidRDefault="000C72E1" w:rsidP="000C72E1">
      <w:pPr>
        <w:pStyle w:val="EndNoteBibliography"/>
        <w:ind w:left="720" w:hanging="720"/>
      </w:pPr>
      <w:r w:rsidRPr="000C72E1">
        <w:t>Arafeh-Dalmau N, Montano-Moctezuma G, Martinez JA, Beas-Luna R, Schoeman DS, Torres-Moye G (2019) Extreme Marine Heatwaves Alter Kelp Forest Community Near Its Equatorward Distribution Limit. Front Mar Sci 6</w:t>
      </w:r>
    </w:p>
    <w:p w14:paraId="1839727B" w14:textId="77777777" w:rsidR="000C72E1" w:rsidRPr="000C72E1" w:rsidRDefault="000C72E1" w:rsidP="000C72E1">
      <w:pPr>
        <w:pStyle w:val="EndNoteBibliography"/>
        <w:ind w:left="720" w:hanging="720"/>
      </w:pPr>
      <w:r w:rsidRPr="000C72E1">
        <w:t>Basch LV, Tegner MJ (2007) Reproductive responses of purple sea urchin (Strongylocentrotus purpuratus) populations to environmental conditions across a coastal depth gradient. B Mar Sci 81:255-282</w:t>
      </w:r>
    </w:p>
    <w:p w14:paraId="63CAC6B4" w14:textId="77777777" w:rsidR="000C72E1" w:rsidRPr="000C72E1" w:rsidRDefault="000C72E1" w:rsidP="000C72E1">
      <w:pPr>
        <w:pStyle w:val="EndNoteBibliography"/>
        <w:ind w:left="720" w:hanging="720"/>
      </w:pPr>
      <w:r w:rsidRPr="000C72E1">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 26:6457-6473</w:t>
      </w:r>
    </w:p>
    <w:p w14:paraId="2CFA66CF" w14:textId="77777777" w:rsidR="000C72E1" w:rsidRPr="000C72E1" w:rsidRDefault="000C72E1" w:rsidP="000C72E1">
      <w:pPr>
        <w:pStyle w:val="EndNoteBibliography"/>
        <w:ind w:left="720" w:hanging="720"/>
      </w:pPr>
      <w:r w:rsidRPr="000C72E1">
        <w:t>Berry HD, Calloway M, Ledbetter J (2019) Bull kelp monitoring in South Puget Sound in 2017 and 2018. Washington State  Department of Natural Resources, Aquatic Resources Division, Olympia, WA</w:t>
      </w:r>
    </w:p>
    <w:p w14:paraId="02E1642B" w14:textId="77777777" w:rsidR="000C72E1" w:rsidRPr="000C72E1" w:rsidRDefault="000C72E1" w:rsidP="000C72E1">
      <w:pPr>
        <w:pStyle w:val="EndNoteBibliography"/>
        <w:ind w:left="720" w:hanging="720"/>
      </w:pPr>
      <w:r w:rsidRPr="000C72E1">
        <w:t>Berry HD, Mumford TF, Christiaen B, Dowty P, Calloway M, Ferrier L, Grossman EE, VanArendonk NR (2021) Long-term changes in kelp forests in an inner basin of the Salish Sea. Plos One 16</w:t>
      </w:r>
    </w:p>
    <w:p w14:paraId="134BCAA5" w14:textId="77777777" w:rsidR="000C72E1" w:rsidRPr="000C72E1" w:rsidRDefault="000C72E1" w:rsidP="000C72E1">
      <w:pPr>
        <w:pStyle w:val="EndNoteBibliography"/>
        <w:ind w:left="720" w:hanging="720"/>
      </w:pPr>
      <w:r w:rsidRPr="000C72E1">
        <w:t>Bond NA, Cronin MF, Freeland H, Mantua N (2015) Causes and impacts of the 2014 warm anomaly in the NE Pacific. Geophysical Research Letters 42:3414-3420</w:t>
      </w:r>
    </w:p>
    <w:p w14:paraId="5519FDF7" w14:textId="77777777" w:rsidR="000C72E1" w:rsidRPr="000C72E1" w:rsidRDefault="000C72E1" w:rsidP="000C72E1">
      <w:pPr>
        <w:pStyle w:val="EndNoteBibliography"/>
        <w:ind w:left="720" w:hanging="720"/>
      </w:pPr>
      <w:r w:rsidRPr="000C72E1">
        <w:t>Breeman AM (1990) Expected effects of changing seawater temperatures on the geographic distribution of seaweed species.  Expected effects of climatic change on marine coastal ecosystems. Springer</w:t>
      </w:r>
    </w:p>
    <w:p w14:paraId="4B7FDA31" w14:textId="77777777" w:rsidR="000C72E1" w:rsidRPr="000C72E1" w:rsidRDefault="000C72E1" w:rsidP="000C72E1">
      <w:pPr>
        <w:pStyle w:val="EndNoteBibliography"/>
        <w:ind w:left="720" w:hanging="720"/>
      </w:pPr>
      <w:r w:rsidRPr="000C72E1">
        <w:t>Burnham KP, Anderson DR (1998) Model selection and inference: a practical information-theoretic approach. Springer-Verlag, New York, NY</w:t>
      </w:r>
    </w:p>
    <w:p w14:paraId="0B996CF4" w14:textId="77777777" w:rsidR="000C72E1" w:rsidRPr="000C72E1" w:rsidRDefault="000C72E1" w:rsidP="000C72E1">
      <w:pPr>
        <w:pStyle w:val="EndNoteBibliography"/>
        <w:ind w:left="720" w:hanging="720"/>
      </w:pPr>
      <w:r w:rsidRPr="000C72E1">
        <w:t>Burrows MT, Hawkins SJ, Moore JJ, Adams L, Sugden H, Firth L, Mieszkowska N (2020) Global‐scale species distributions predict temperature‐related changes in species composition of rocky shore communities in Britain. Global Change Biol 26:2093-2105</w:t>
      </w:r>
    </w:p>
    <w:p w14:paraId="67ABC360" w14:textId="77777777" w:rsidR="000C72E1" w:rsidRPr="000C72E1" w:rsidRDefault="000C72E1" w:rsidP="000C72E1">
      <w:pPr>
        <w:pStyle w:val="EndNoteBibliography"/>
        <w:ind w:left="720" w:hanging="720"/>
      </w:pPr>
      <w:r w:rsidRPr="000C72E1">
        <w:t>Burt JM, Tinker MT, Okamoto DK, Demes KW, Holmes K, Salomon AK (2018) Sudden collapse of a mesopredator reveals its complementary role in mediating rocky reef regime shifts. P Roy Soc B-Biol Sci 285</w:t>
      </w:r>
    </w:p>
    <w:p w14:paraId="337CE5FC" w14:textId="77777777" w:rsidR="000C72E1" w:rsidRPr="000C72E1" w:rsidRDefault="000C72E1" w:rsidP="000C72E1">
      <w:pPr>
        <w:pStyle w:val="EndNoteBibliography"/>
        <w:ind w:left="720" w:hanging="720"/>
      </w:pPr>
      <w:r w:rsidRPr="000C72E1">
        <w:t>Camus C, Buschmann AH (2017) Macrocystis pyrifera aquafarming: Production optimization of rope-seeded juvenile sporophytes. Aquaculture 468:107-114</w:t>
      </w:r>
    </w:p>
    <w:p w14:paraId="3600C807" w14:textId="77777777" w:rsidR="000C72E1" w:rsidRPr="000C72E1" w:rsidRDefault="000C72E1" w:rsidP="000C72E1">
      <w:pPr>
        <w:pStyle w:val="EndNoteBibliography"/>
        <w:ind w:left="720" w:hanging="720"/>
      </w:pPr>
      <w:r w:rsidRPr="000C72E1">
        <w:t>Carpenter SR, Folke C, Scheffer M, F.R. W (2009) Resilience: accounting for the noncomputable. . Ecology and Society 14:13</w:t>
      </w:r>
    </w:p>
    <w:p w14:paraId="32B08A58" w14:textId="77777777" w:rsidR="000C72E1" w:rsidRPr="000C72E1" w:rsidRDefault="000C72E1" w:rsidP="000C72E1">
      <w:pPr>
        <w:pStyle w:val="EndNoteBibliography"/>
        <w:ind w:left="720" w:hanging="720"/>
      </w:pPr>
      <w:r w:rsidRPr="000C72E1">
        <w:lastRenderedPageBreak/>
        <w:t>Carr MH (1991) Habitat selection and recruitment of an assemblage of temperate zone reef fishes. J Exp Mar Biol Ecol 146:113-137</w:t>
      </w:r>
    </w:p>
    <w:p w14:paraId="140C1B9C" w14:textId="77777777" w:rsidR="000C72E1" w:rsidRPr="000C72E1" w:rsidRDefault="000C72E1" w:rsidP="000C72E1">
      <w:pPr>
        <w:pStyle w:val="EndNoteBibliography"/>
        <w:ind w:left="720" w:hanging="720"/>
      </w:pPr>
      <w:r w:rsidRPr="000C72E1">
        <w:t>Castorani MCN, Reed DC, Alberto F, Bell TW, Simons RD, Cavanaugh KC, Siegel DA, Raimondi PT (2015) Connectivity structures local population dynamics: a long-term empirical test in a large metapopulation system. Ecology 96:3141-3152</w:t>
      </w:r>
    </w:p>
    <w:p w14:paraId="3889A5C2" w14:textId="77777777" w:rsidR="000C72E1" w:rsidRPr="000C72E1" w:rsidRDefault="000C72E1" w:rsidP="000C72E1">
      <w:pPr>
        <w:pStyle w:val="EndNoteBibliography"/>
        <w:ind w:left="720" w:hanging="720"/>
      </w:pPr>
      <w:r w:rsidRPr="000C72E1">
        <w:t>Cavanaugh KC, Reed DC, Bell TW, Castorani MN, Beas-Luna R (2019) Spatial Variability in the Resistance and Resilience of Giant Kelp in Southern and Baja California to a Multiyear Heatwave. Front Mar Sci 6</w:t>
      </w:r>
    </w:p>
    <w:p w14:paraId="2FB97BA6" w14:textId="77777777" w:rsidR="000C72E1" w:rsidRPr="000C72E1" w:rsidRDefault="000C72E1" w:rsidP="000C72E1">
      <w:pPr>
        <w:pStyle w:val="EndNoteBibliography"/>
        <w:ind w:left="720" w:hanging="720"/>
      </w:pPr>
      <w:r w:rsidRPr="000C72E1">
        <w:t>Cavanaugh KC, Siegel DA, Reed DC, Dennison PE (2011) Environmental controls of giant-kelp biomass in the Santa Barbara Channel, California. Mar Ecol Prog Ser 429:1-17</w:t>
      </w:r>
    </w:p>
    <w:p w14:paraId="697578E0" w14:textId="77777777" w:rsidR="000C72E1" w:rsidRPr="000C72E1" w:rsidRDefault="000C72E1" w:rsidP="000C72E1">
      <w:pPr>
        <w:pStyle w:val="EndNoteBibliography"/>
        <w:ind w:left="720" w:hanging="720"/>
      </w:pPr>
      <w:r w:rsidRPr="000C72E1">
        <w:t>Cavole LM, Demko AM, Diner RE, Giddings A, Koester I, Pagniello CMLS, Paulsen ML, Ramirez-Valdez A, Schwenck SM, Yen NK, Zill ME, Franks PJS (2016) Biological Impacts of the 2013-2015 Warm-Water Anomaly in the Northeast Pacific. Oceanography 29:273-285</w:t>
      </w:r>
    </w:p>
    <w:p w14:paraId="720B1415" w14:textId="77777777" w:rsidR="000C72E1" w:rsidRPr="000C72E1" w:rsidRDefault="000C72E1" w:rsidP="000C72E1">
      <w:pPr>
        <w:pStyle w:val="EndNoteBibliography"/>
        <w:ind w:left="720" w:hanging="720"/>
      </w:pPr>
      <w:r w:rsidRPr="000C72E1">
        <w:t>Cheung WWL, Frölicher TL (2020) Marine heatwaves exacerbate climate change impacts for fisheries in the northeast Pacific. Sci Rep-Uk 10:6678</w:t>
      </w:r>
    </w:p>
    <w:p w14:paraId="3E4600E1" w14:textId="77777777" w:rsidR="000C72E1" w:rsidRPr="000C72E1" w:rsidRDefault="000C72E1" w:rsidP="000C72E1">
      <w:pPr>
        <w:pStyle w:val="EndNoteBibliography"/>
        <w:ind w:left="720" w:hanging="720"/>
      </w:pPr>
      <w:r w:rsidRPr="000C72E1">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7BF35AA1" w14:textId="77777777" w:rsidR="000C72E1" w:rsidRPr="000C72E1" w:rsidRDefault="000C72E1" w:rsidP="000C72E1">
      <w:pPr>
        <w:pStyle w:val="EndNoteBibliography"/>
        <w:ind w:left="720" w:hanging="720"/>
      </w:pPr>
      <w:r w:rsidRPr="000C72E1">
        <w:t>Connell SD (2005) Assembly and maintenance of subtidal habitat heterogeneity: synergistic effects of light penetration and sedimentation. Mar Ecol Prog Ser 289:53-61</w:t>
      </w:r>
    </w:p>
    <w:p w14:paraId="78FF925E" w14:textId="77777777" w:rsidR="000C72E1" w:rsidRPr="000C72E1" w:rsidRDefault="000C72E1" w:rsidP="000C72E1">
      <w:pPr>
        <w:pStyle w:val="EndNoteBibliography"/>
        <w:ind w:left="720" w:hanging="720"/>
      </w:pPr>
      <w:r w:rsidRPr="000C72E1">
        <w:t>Dayton PK, Currie V, Gerrodette T, Keller BD, Rosenthal R, Tresca DV (1984) Patch dynamics and stability of some California kelp communities. Ecological monographs 54:253-289</w:t>
      </w:r>
    </w:p>
    <w:p w14:paraId="161EF4A7" w14:textId="77777777" w:rsidR="000C72E1" w:rsidRPr="000C72E1" w:rsidRDefault="000C72E1" w:rsidP="000C72E1">
      <w:pPr>
        <w:pStyle w:val="EndNoteBibliography"/>
        <w:ind w:left="720" w:hanging="720"/>
      </w:pPr>
      <w:r w:rsidRPr="000C72E1">
        <w:t>Dayton PK, Tegner MJ (1984) Catastrophic Storms, El-Nino, and Patch Stability in a Southern-California Kelp Community. Science 224:283-285</w:t>
      </w:r>
    </w:p>
    <w:p w14:paraId="32EC468F" w14:textId="77777777" w:rsidR="000C72E1" w:rsidRPr="000C72E1" w:rsidRDefault="000C72E1" w:rsidP="000C72E1">
      <w:pPr>
        <w:pStyle w:val="EndNoteBibliography"/>
        <w:ind w:left="720" w:hanging="720"/>
      </w:pPr>
      <w:r w:rsidRPr="000C72E1">
        <w:t>Deysher LE, Dean TA (1986a) In situ recruitment of sporophytes of the giant kelp, Macrocystis pyrifera (L.) C.A. Agardh: Effects of physical factors. J Exp Mar Biol Ecol 103:41-63</w:t>
      </w:r>
    </w:p>
    <w:p w14:paraId="3484318B" w14:textId="77777777" w:rsidR="000C72E1" w:rsidRPr="000C72E1" w:rsidRDefault="000C72E1" w:rsidP="000C72E1">
      <w:pPr>
        <w:pStyle w:val="EndNoteBibliography"/>
        <w:ind w:left="720" w:hanging="720"/>
      </w:pPr>
      <w:r w:rsidRPr="000C72E1">
        <w:t>Deysher LE, Dean TA (1986b) Interactive effects of light and temperature on sporophyte production in the giant kelp Macrocystis pyrifera. Marine Biology 93:17-20</w:t>
      </w:r>
    </w:p>
    <w:p w14:paraId="559ACC85" w14:textId="77777777" w:rsidR="000C72E1" w:rsidRPr="000C72E1" w:rsidRDefault="000C72E1" w:rsidP="000C72E1">
      <w:pPr>
        <w:pStyle w:val="EndNoteBibliography"/>
        <w:ind w:left="720" w:hanging="720"/>
      </w:pPr>
      <w:r w:rsidRPr="000C72E1">
        <w:t>Duggins DO (1983) Starfish Predation and the Creation of Mosaic Patterns in a Kelp-Dominated Community. Ecology 64:1610-1619</w:t>
      </w:r>
    </w:p>
    <w:p w14:paraId="38CD700B" w14:textId="77777777" w:rsidR="000C72E1" w:rsidRPr="000C72E1" w:rsidRDefault="000C72E1" w:rsidP="000C72E1">
      <w:pPr>
        <w:pStyle w:val="EndNoteBibliography"/>
        <w:ind w:left="720" w:hanging="720"/>
      </w:pPr>
      <w:r w:rsidRPr="000C72E1">
        <w:t>Duggins DO (1988) The Effects of Kelp Forests on Nearshore Environments: Biomass, Detritus, and Altered Flow. In: VanBlaricom GR, Estes JA (eds) The Community Ecology of Sea Otters. Springer Berlin Heidelberg, Berlin, Heidelberg</w:t>
      </w:r>
    </w:p>
    <w:p w14:paraId="71C0BB9A" w14:textId="77777777" w:rsidR="000C72E1" w:rsidRPr="000C72E1" w:rsidRDefault="000C72E1" w:rsidP="000C72E1">
      <w:pPr>
        <w:pStyle w:val="EndNoteBibliography"/>
        <w:ind w:left="720" w:hanging="720"/>
      </w:pPr>
      <w:r w:rsidRPr="000C72E1">
        <w:t>Duggins DO, Simenstad CA, Estes JA (1989) Magnification of Secondary Production by Kelp Detritus in Coastal Marine Ecosystems. Science 245:170-173</w:t>
      </w:r>
    </w:p>
    <w:p w14:paraId="726D9034" w14:textId="77777777" w:rsidR="000C72E1" w:rsidRPr="000C72E1" w:rsidRDefault="000C72E1" w:rsidP="000C72E1">
      <w:pPr>
        <w:pStyle w:val="EndNoteBibliography"/>
        <w:ind w:left="720" w:hanging="720"/>
      </w:pPr>
      <w:r w:rsidRPr="000C72E1">
        <w:t>Dunn RP, Samhouri JF, Baskett ML (2021) Transient dynamics during kelp forest recovery from fishing across multiple trophic levels. Ecol Appl 31</w:t>
      </w:r>
    </w:p>
    <w:p w14:paraId="7CFA8842" w14:textId="77777777" w:rsidR="000C72E1" w:rsidRPr="000C72E1" w:rsidRDefault="000C72E1" w:rsidP="000C72E1">
      <w:pPr>
        <w:pStyle w:val="EndNoteBibliography"/>
        <w:ind w:left="720" w:hanging="720"/>
      </w:pPr>
      <w:r w:rsidRPr="000C72E1">
        <w:t xml:space="preserve">Ebert TA (2010) Demographic patterns of the purple sea urchin </w:t>
      </w:r>
      <w:r w:rsidRPr="000C72E1">
        <w:rPr>
          <w:i/>
        </w:rPr>
        <w:t>Strongylocentrotus purpuratus</w:t>
      </w:r>
      <w:r w:rsidRPr="000C72E1">
        <w:t xml:space="preserve"> along a latitudinal gradient, 1985–1987. Mar Ecol Prog Ser 406:105-120</w:t>
      </w:r>
    </w:p>
    <w:p w14:paraId="0AA9B236" w14:textId="77777777" w:rsidR="000C72E1" w:rsidRPr="000C72E1" w:rsidRDefault="000C72E1" w:rsidP="000C72E1">
      <w:pPr>
        <w:pStyle w:val="EndNoteBibliography"/>
        <w:ind w:left="720" w:hanging="720"/>
      </w:pPr>
      <w:r w:rsidRPr="000C72E1">
        <w:t>Eisaguirre JH, Eisaguirre JM, Davis K, Carlson PM, Gaines SD, Caselle JE (2020) Trophic redundancy and predator size class structure drive differences in kelp forest ecosystem dynamics. Ecology 101:e02993</w:t>
      </w:r>
    </w:p>
    <w:p w14:paraId="7E979DAE" w14:textId="77777777" w:rsidR="000C72E1" w:rsidRPr="000C72E1" w:rsidRDefault="000C72E1" w:rsidP="000C72E1">
      <w:pPr>
        <w:pStyle w:val="EndNoteBibliography"/>
        <w:ind w:left="720" w:hanging="720"/>
      </w:pPr>
      <w:r w:rsidRPr="000C72E1">
        <w:lastRenderedPageBreak/>
        <w:t>Estes JA, Danner EM, Doak DF, Konar B, Springer AM, Steinberg PD, Tinker MT, Williams TM (2004) Complex trophic interactions in kelp forest ecosystems. B Mar Sci 74:621-638</w:t>
      </w:r>
    </w:p>
    <w:p w14:paraId="01729C48" w14:textId="77777777" w:rsidR="000C72E1" w:rsidRPr="000C72E1" w:rsidRDefault="000C72E1" w:rsidP="000C72E1">
      <w:pPr>
        <w:pStyle w:val="EndNoteBibliography"/>
        <w:ind w:left="720" w:hanging="720"/>
      </w:pPr>
      <w:r w:rsidRPr="000C72E1">
        <w:t>Eurich JG, Selden RL, Warner RR (2014) California spiny lobster preference for urchins from kelp forests: implications for urchin barren persistence. Mar Ecol Prog Ser 498:217-225</w:t>
      </w:r>
    </w:p>
    <w:p w14:paraId="1113D82B" w14:textId="77777777" w:rsidR="000C72E1" w:rsidRPr="000C72E1" w:rsidRDefault="000C72E1" w:rsidP="000C72E1">
      <w:pPr>
        <w:pStyle w:val="EndNoteBibliography"/>
        <w:ind w:left="720" w:hanging="720"/>
      </w:pPr>
      <w:r w:rsidRPr="000C72E1">
        <w:t>Feehan CJ, Scheibling RE (2014) Effects of sea urchin disease on coastal marine ecosystems. Marine Biology 161:1467-1485</w:t>
      </w:r>
    </w:p>
    <w:p w14:paraId="3AC3AA1F" w14:textId="77777777" w:rsidR="000C72E1" w:rsidRPr="000C72E1" w:rsidRDefault="000C72E1" w:rsidP="000C72E1">
      <w:pPr>
        <w:pStyle w:val="EndNoteBibliography"/>
        <w:ind w:left="720" w:hanging="720"/>
      </w:pPr>
      <w:r w:rsidRPr="000C72E1">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32D6DDF2" w14:textId="77777777" w:rsidR="000C72E1" w:rsidRPr="000C72E1" w:rsidRDefault="000C72E1" w:rsidP="000C72E1">
      <w:pPr>
        <w:pStyle w:val="EndNoteBibliography"/>
        <w:ind w:left="720" w:hanging="720"/>
      </w:pPr>
      <w:r w:rsidRPr="000C72E1">
        <w:t>Filbee-Dexter K, Wernberg T, Grace SP, Thormar J, Fredriksen S, Narvaez CN, Feehan CJ, Norderhaug KM (2020) Marine heatwaves and the collapse of marginal North Atlantic kelp forests. Sci Rep-Uk 10:13388</w:t>
      </w:r>
    </w:p>
    <w:p w14:paraId="6867EF6E" w14:textId="77777777" w:rsidR="000C72E1" w:rsidRPr="000C72E1" w:rsidRDefault="000C72E1" w:rsidP="000C72E1">
      <w:pPr>
        <w:pStyle w:val="EndNoteBibliography"/>
        <w:ind w:left="720" w:hanging="720"/>
      </w:pPr>
      <w:r w:rsidRPr="000C72E1">
        <w:t>Gabara SS, Konar BH, Edwards MS (2021) Biodiversity loss leads to reductions in community-wide trophic complexity. Ecosphere 12:e03361</w:t>
      </w:r>
    </w:p>
    <w:p w14:paraId="578D1A7A" w14:textId="77777777" w:rsidR="000C72E1" w:rsidRPr="000C72E1" w:rsidRDefault="000C72E1" w:rsidP="000C72E1">
      <w:pPr>
        <w:pStyle w:val="EndNoteBibliography"/>
        <w:ind w:left="720" w:hanging="720"/>
      </w:pPr>
      <w:r w:rsidRPr="000C72E1">
        <w:t>Gallagher JB, Shelamoff V, Layton C (2022) Seaweed ecosystems may not mitigate CO2 emissions. ICES Journal of Marine Science</w:t>
      </w:r>
    </w:p>
    <w:p w14:paraId="01E9777B" w14:textId="77777777" w:rsidR="000C72E1" w:rsidRPr="000C72E1" w:rsidRDefault="000C72E1" w:rsidP="000C72E1">
      <w:pPr>
        <w:pStyle w:val="EndNoteBibliography"/>
        <w:ind w:left="720" w:hanging="720"/>
      </w:pPr>
      <w:r w:rsidRPr="000C72E1">
        <w:t>Graham MH (2004) Effects of Local Deforestation on the Diversity and Structure of Southern California Giant Kelp Forest Food Webs. Ecosystems 7:341-357</w:t>
      </w:r>
    </w:p>
    <w:p w14:paraId="3EF2C00F" w14:textId="77777777" w:rsidR="000C72E1" w:rsidRPr="000C72E1" w:rsidRDefault="000C72E1" w:rsidP="000C72E1">
      <w:pPr>
        <w:pStyle w:val="EndNoteBibliography"/>
        <w:ind w:left="720" w:hanging="720"/>
      </w:pPr>
      <w:r w:rsidRPr="000C72E1">
        <w:t>Gregr EJ, Christensen V, Nichol L, Martone RG, Markel RW, Watson JC, Harley CDG, Pakhomov EA, Shurin JB, Chan KMA (2020) Cascading social-ecological costs and benefits triggered by a recovering keystone predator. Science 368:1243-+</w:t>
      </w:r>
    </w:p>
    <w:p w14:paraId="603D5217" w14:textId="77777777" w:rsidR="000C72E1" w:rsidRPr="000C72E1" w:rsidRDefault="000C72E1" w:rsidP="000C72E1">
      <w:pPr>
        <w:pStyle w:val="EndNoteBibliography"/>
        <w:ind w:left="720" w:hanging="720"/>
      </w:pPr>
      <w:r w:rsidRPr="000C72E1">
        <w:t>Hamilton SL, Bell TW, Watson JR, Grorud-Colvert KA, Menge BA (2020) Remote sensing: generation of long-term kelp bed data sets for evaluation of impacts of climatic variation. Ecology 101</w:t>
      </w:r>
    </w:p>
    <w:p w14:paraId="4615A410" w14:textId="77777777" w:rsidR="000C72E1" w:rsidRPr="000C72E1" w:rsidRDefault="000C72E1" w:rsidP="000C72E1">
      <w:pPr>
        <w:pStyle w:val="EndNoteBibliography"/>
        <w:ind w:left="720" w:hanging="720"/>
      </w:pPr>
      <w:r w:rsidRPr="000C72E1">
        <w:t>Hamilton SL, Saccomanno VR, Heady WN, Gehman AL, Lonhart SI, Beas-Luna R, Francis FT, Lee L, Rogers-Bennett L, Salomon AK, Gravem SA (2021) Disease-driven mass mortality event leads to widespread extirpation and variable recovery potential of a marine predator across the eastern Pacific. P Roy Soc B-Biol Sci 288</w:t>
      </w:r>
    </w:p>
    <w:p w14:paraId="77DA1890" w14:textId="77777777" w:rsidR="000C72E1" w:rsidRPr="000C72E1" w:rsidRDefault="000C72E1" w:rsidP="000C72E1">
      <w:pPr>
        <w:pStyle w:val="EndNoteBibliography"/>
        <w:ind w:left="720" w:hanging="720"/>
      </w:pPr>
      <w:r w:rsidRPr="000C72E1">
        <w:t>Harvey CJ, Garfield T, Williams G, Tolimieri N (eds) (2022) 2021-2022 California Current ecosystem status report: A report of the NOAA California Current Integrated Ecosystem Assessment Team (CCIEA) to the Pacific Fishery Management Council, March 13, 2022</w:t>
      </w:r>
    </w:p>
    <w:p w14:paraId="5762C445" w14:textId="77777777" w:rsidR="000C72E1" w:rsidRPr="000C72E1" w:rsidRDefault="000C72E1" w:rsidP="000C72E1">
      <w:pPr>
        <w:pStyle w:val="EndNoteBibliography"/>
        <w:ind w:left="720" w:hanging="720"/>
      </w:pPr>
      <w:r w:rsidRPr="000C72E1">
        <w:t>Hewson I, Bistolas KSI, Quijano Cardé EM, Button JB, Foster PJ, Flanzenbaum JM, Kocian J, Lewis CK (2018) Investigating the Complex Association Between Viral Ecology, Environment, and Northeast Pacific Sea Star Wasting. Front Mar Sci 5</w:t>
      </w:r>
    </w:p>
    <w:p w14:paraId="6F76B8D3" w14:textId="77777777" w:rsidR="000C72E1" w:rsidRPr="000C72E1" w:rsidRDefault="000C72E1" w:rsidP="000C72E1">
      <w:pPr>
        <w:pStyle w:val="EndNoteBibliography"/>
        <w:ind w:left="720" w:hanging="720"/>
      </w:pPr>
      <w:r w:rsidRPr="000C72E1">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23F87DFA" w14:textId="77777777" w:rsidR="000C72E1" w:rsidRPr="000C72E1" w:rsidRDefault="000C72E1" w:rsidP="000C72E1">
      <w:pPr>
        <w:pStyle w:val="EndNoteBibliography"/>
        <w:ind w:left="720" w:hanging="720"/>
      </w:pPr>
      <w:r w:rsidRPr="000C72E1">
        <w:t>Hobday AJ, Alexander LV, Perkins SE, Smale DA, Straub SC, Oliver ECJ, Benthuysen JA, Burrows MT, Donat MG, Peng M, Holbrook NJ, Moore PJ, Scannell HA, Sen Gupta A, Wernberg T (2016) A hierarchical approach to defining marine heatwaves. Prog Oceanogr 141:227-238</w:t>
      </w:r>
    </w:p>
    <w:p w14:paraId="727B8BF0" w14:textId="77777777" w:rsidR="000C72E1" w:rsidRPr="000C72E1" w:rsidRDefault="000C72E1" w:rsidP="000C72E1">
      <w:pPr>
        <w:pStyle w:val="EndNoteBibliography"/>
        <w:ind w:left="720" w:hanging="720"/>
      </w:pPr>
      <w:r w:rsidRPr="000C72E1">
        <w:lastRenderedPageBreak/>
        <w:t>Holbrook SJ, Carr MH, Schmitt RJ, Coyer JA (1990) Effect of Giant Kelp on Local Abundance of Reef Fishes: The Importance of Ontogenetic Resource Requirements. B Mar Sci 47:104-114</w:t>
      </w:r>
    </w:p>
    <w:p w14:paraId="43E47E34" w14:textId="77777777" w:rsidR="000C72E1" w:rsidRPr="000C72E1" w:rsidRDefault="000C72E1" w:rsidP="000C72E1">
      <w:pPr>
        <w:pStyle w:val="EndNoteBibliography"/>
        <w:ind w:left="720" w:hanging="720"/>
      </w:pPr>
      <w:r w:rsidRPr="000C72E1">
        <w:t>Huang B, Liu C, Banzon V, Freeman E, Graham G, Hankins B, Smith T, Zhang H-M (2021) Improvements of the Daily Optimum Interpolation Sea Surface Temperature (DOISST) Version 2.1. Journal of Climate 34:2923-2939</w:t>
      </w:r>
    </w:p>
    <w:p w14:paraId="698837CB" w14:textId="77777777" w:rsidR="000C72E1" w:rsidRPr="000C72E1" w:rsidRDefault="000C72E1" w:rsidP="000C72E1">
      <w:pPr>
        <w:pStyle w:val="EndNoteBibliography"/>
        <w:ind w:left="720" w:hanging="720"/>
      </w:pPr>
      <w:r w:rsidRPr="000C72E1">
        <w:t>IPCC (2022) Climate change 2022: Impacts, adaptation and vulnerability. Summary for policy makers. Sixth assessment report. Intergovernmental panel on clmate change</w:t>
      </w:r>
    </w:p>
    <w:p w14:paraId="6089F3E8" w14:textId="77777777" w:rsidR="000C72E1" w:rsidRPr="000C72E1" w:rsidRDefault="000C72E1" w:rsidP="000C72E1">
      <w:pPr>
        <w:pStyle w:val="EndNoteBibliography"/>
        <w:ind w:left="720" w:hanging="720"/>
      </w:pPr>
      <w:r w:rsidRPr="000C72E1">
        <w:t>Jacox MG, Alexander MA, Mantua NJ, Scott JD, Hervieux G, Webb RS, Werner FE (2018) Forcing of Multiyear Extreme Ocean Temperatures That Impacted California Current Living Marine Resources in 2016. B Am Meteorol Soc 99:S27-S33</w:t>
      </w:r>
    </w:p>
    <w:p w14:paraId="263458AC" w14:textId="77777777" w:rsidR="000C72E1" w:rsidRPr="000C72E1" w:rsidRDefault="000C72E1" w:rsidP="000C72E1">
      <w:pPr>
        <w:pStyle w:val="EndNoteBibliography"/>
        <w:ind w:left="720" w:hanging="720"/>
      </w:pPr>
      <w:r w:rsidRPr="000C72E1">
        <w:t>Johnson DW (2006) Predation, habitat complexity, and variation in density-dependent mortality of temperate reef fishes. Ecology 87:1179-1188</w:t>
      </w:r>
    </w:p>
    <w:p w14:paraId="39B6C1B9" w14:textId="77777777" w:rsidR="000C72E1" w:rsidRPr="000C72E1" w:rsidRDefault="000C72E1" w:rsidP="000C72E1">
      <w:pPr>
        <w:pStyle w:val="EndNoteBibliography"/>
        <w:ind w:left="720" w:hanging="720"/>
      </w:pPr>
      <w:r w:rsidRPr="000C72E1">
        <w:t>Khangaonkar T, Nugraha A, Yun SK, Premathilake L, Keister JE, Bos J (2021) Propagation of the 2014-2016 Northeast Pacific Marine Heatwave Through the Salish Sea. Front Mar Sci 8</w:t>
      </w:r>
    </w:p>
    <w:p w14:paraId="3B56457F" w14:textId="77777777" w:rsidR="000C72E1" w:rsidRPr="000C72E1" w:rsidRDefault="000C72E1" w:rsidP="000C72E1">
      <w:pPr>
        <w:pStyle w:val="EndNoteBibliography"/>
        <w:ind w:left="720" w:hanging="720"/>
      </w:pPr>
      <w:r w:rsidRPr="000C72E1">
        <w:t>Kriegisch N, Reeves SE, Flukes EB, Johnson CR, Ling SD (2019) Drift-kelp suppresses foraging movement of overgrazing sea urchins. Oecologia 190:665-677</w:t>
      </w:r>
    </w:p>
    <w:p w14:paraId="2E826300" w14:textId="77777777" w:rsidR="000C72E1" w:rsidRPr="000C72E1" w:rsidRDefault="000C72E1" w:rsidP="000C72E1">
      <w:pPr>
        <w:pStyle w:val="EndNoteBibliography"/>
        <w:ind w:left="720" w:hanging="720"/>
      </w:pPr>
      <w:r w:rsidRPr="000C72E1">
        <w:t>Kvitek RG, Iampietro P, Bowlby CE (1998) Sea Otters and Benthic Prey Communities: A Direct Test of the Sea Otter as Keystone Predator in Washington State. Marine Mammal Science 14:895-902</w:t>
      </w:r>
    </w:p>
    <w:p w14:paraId="7255F19C" w14:textId="77777777" w:rsidR="000C72E1" w:rsidRPr="000C72E1" w:rsidRDefault="000C72E1" w:rsidP="000C72E1">
      <w:pPr>
        <w:pStyle w:val="EndNoteBibliography"/>
        <w:ind w:left="720" w:hanging="720"/>
      </w:pPr>
      <w:r w:rsidRPr="000C72E1">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5CBEE324" w14:textId="77777777" w:rsidR="000C72E1" w:rsidRPr="000C72E1" w:rsidRDefault="000C72E1" w:rsidP="000C72E1">
      <w:pPr>
        <w:pStyle w:val="EndNoteBibliography"/>
        <w:ind w:left="720" w:hanging="720"/>
      </w:pPr>
      <w:r w:rsidRPr="000C72E1">
        <w:t>Kvitek RG, Shull D, Canestro D, Bowlby EC, Troutman BL (1989) Sea Otters and Benthic Prey Communities in Washington State. Marine Mammal Science 5:266-280</w:t>
      </w:r>
    </w:p>
    <w:p w14:paraId="4B68F402" w14:textId="77777777" w:rsidR="000C72E1" w:rsidRPr="000C72E1" w:rsidRDefault="000C72E1" w:rsidP="000C72E1">
      <w:pPr>
        <w:pStyle w:val="EndNoteBibliography"/>
        <w:ind w:left="720" w:hanging="720"/>
      </w:pPr>
      <w:r w:rsidRPr="000C72E1">
        <w:t>Lamy T, Koenigs C, Holbrook SJ, Miller RJ, Stier AC, Reed DC (2020) Foundation species promote community stability by increasing diversity in a giant kelp forest. Ecology 101:e02987</w:t>
      </w:r>
    </w:p>
    <w:p w14:paraId="0EACADD0" w14:textId="77777777" w:rsidR="000C72E1" w:rsidRPr="000C72E1" w:rsidRDefault="000C72E1" w:rsidP="000C72E1">
      <w:pPr>
        <w:pStyle w:val="EndNoteBibliography"/>
        <w:ind w:left="720" w:hanging="720"/>
      </w:pPr>
      <w:r w:rsidRPr="000C72E1">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0694EA13" w14:textId="77777777" w:rsidR="000C72E1" w:rsidRPr="000C72E1" w:rsidRDefault="000C72E1" w:rsidP="000C72E1">
      <w:pPr>
        <w:pStyle w:val="EndNoteBibliography"/>
        <w:ind w:left="720" w:hanging="720"/>
      </w:pPr>
      <w:r w:rsidRPr="000C72E1">
        <w:t>Ling SD, Johnson CR, Frusher SD, Ridgway KR (2009) Overfishing reduces resilience of kelp beds to climate-driven catastrophic phase shift. Proceedings of the National Academy of Sciences 106:22341-22345</w:t>
      </w:r>
    </w:p>
    <w:p w14:paraId="6ECFA113" w14:textId="77777777" w:rsidR="000C72E1" w:rsidRPr="000C72E1" w:rsidRDefault="000C72E1" w:rsidP="000C72E1">
      <w:pPr>
        <w:pStyle w:val="EndNoteBibliography"/>
        <w:ind w:left="720" w:hanging="720"/>
      </w:pPr>
      <w:r w:rsidRPr="000C72E1">
        <w:t>Lonhart SI, Jeppesen R, Beas-Luna R, Crooks JA, Lorda J (2019) Shifts in the distribution and abundance of coastal marine species along the eastern Pacific Ocean during marine heatwaves from 2013 to 2018. Marine Biodiversity Records 12:13</w:t>
      </w:r>
    </w:p>
    <w:p w14:paraId="114C69C5" w14:textId="77777777" w:rsidR="000C72E1" w:rsidRPr="000C72E1" w:rsidRDefault="000C72E1" w:rsidP="000C72E1">
      <w:pPr>
        <w:pStyle w:val="EndNoteBibliography"/>
        <w:ind w:left="720" w:hanging="720"/>
      </w:pPr>
      <w:r w:rsidRPr="000C72E1">
        <w:t>Love MS, Yoklavich M, Thorsteinson L (2002) The rockfishes of the Northeast Pacific. University of California Press, Berkley and Los Angeles</w:t>
      </w:r>
    </w:p>
    <w:p w14:paraId="14785AFA" w14:textId="77777777" w:rsidR="000C72E1" w:rsidRPr="000C72E1" w:rsidRDefault="000C72E1" w:rsidP="000C72E1">
      <w:pPr>
        <w:pStyle w:val="EndNoteBibliography"/>
        <w:ind w:left="720" w:hanging="720"/>
      </w:pPr>
      <w:r w:rsidRPr="000C72E1">
        <w:t>Malone DP, Davis K, Lonhart SI, Parsons-Field A, Caselle JE, Carr MH (2022) Large scale, multi-decade monitoring data from kelp forest ecosystems in California and Oregon (USA). Ecology n/a:e3630</w:t>
      </w:r>
    </w:p>
    <w:p w14:paraId="2B0D4DDB" w14:textId="77777777" w:rsidR="000C72E1" w:rsidRPr="000C72E1" w:rsidRDefault="000C72E1" w:rsidP="000C72E1">
      <w:pPr>
        <w:pStyle w:val="EndNoteBibliography"/>
        <w:ind w:left="720" w:hanging="720"/>
      </w:pPr>
      <w:r w:rsidRPr="000C72E1">
        <w:lastRenderedPageBreak/>
        <w:t>Markel RW, Shurin JB (2020) Contrasting effects of coastal upwelling on growth and recruitment of nearshore Pacific rockfishes (genus Sebastes). Canadian Journal of Fisheries and Aquatic Sciences 77:950-962</w:t>
      </w:r>
    </w:p>
    <w:p w14:paraId="522C4813" w14:textId="77777777" w:rsidR="000C72E1" w:rsidRPr="000C72E1" w:rsidRDefault="000C72E1" w:rsidP="000C72E1">
      <w:pPr>
        <w:pStyle w:val="EndNoteBibliography"/>
        <w:ind w:left="720" w:hanging="720"/>
      </w:pPr>
      <w:r w:rsidRPr="000C72E1">
        <w:t>Maunder MN, Punt AE (2004) Standardizing catch and effort data: a review of recent approaches. Fisheries Research 70:141-159</w:t>
      </w:r>
    </w:p>
    <w:p w14:paraId="430AABA6" w14:textId="77777777" w:rsidR="000C72E1" w:rsidRPr="000C72E1" w:rsidRDefault="000C72E1" w:rsidP="000C72E1">
      <w:pPr>
        <w:pStyle w:val="EndNoteBibliography"/>
        <w:ind w:left="720" w:hanging="720"/>
      </w:pPr>
      <w:r w:rsidRPr="000C72E1">
        <w:t>McNaughton SJ (1977) Diversity and Stability of Ecological Communities: A Comment on the Role of Empiricism in Ecology. The American Naturalist 111:515-525</w:t>
      </w:r>
    </w:p>
    <w:p w14:paraId="4EE8BED8" w14:textId="77777777" w:rsidR="000C72E1" w:rsidRPr="000C72E1" w:rsidRDefault="000C72E1" w:rsidP="000C72E1">
      <w:pPr>
        <w:pStyle w:val="EndNoteBibliography"/>
        <w:ind w:left="720" w:hanging="720"/>
      </w:pPr>
      <w:r w:rsidRPr="000C72E1">
        <w:t>McPherson ML, Finger DJI, Houskeeper HF, Bell TW, Carr MH, Rogers-Bennett L, Kudela RM (2021) Large-scale shift in the structure of a kelp forest ecosystem co-occurs with an epizootic and marine heatwave. Communications Biology 4:298</w:t>
      </w:r>
    </w:p>
    <w:p w14:paraId="3D549D4D" w14:textId="77777777" w:rsidR="000C72E1" w:rsidRPr="000C72E1" w:rsidRDefault="000C72E1" w:rsidP="000C72E1">
      <w:pPr>
        <w:pStyle w:val="EndNoteBibliography"/>
        <w:ind w:left="720" w:hanging="720"/>
      </w:pPr>
      <w:r w:rsidRPr="000C72E1">
        <w:t>Moitoza DJ, Phillips DW (1979) Prey defense, predator preference, and nonrandom diet: The interactions between Pycnopodia helianthoides and two species of sea urchins. Marine Biology 53:299-304</w:t>
      </w:r>
    </w:p>
    <w:p w14:paraId="233602E7" w14:textId="77777777" w:rsidR="000C72E1" w:rsidRPr="000C72E1" w:rsidRDefault="000C72E1" w:rsidP="000C72E1">
      <w:pPr>
        <w:pStyle w:val="EndNoteBibliography"/>
        <w:ind w:left="720" w:hanging="720"/>
      </w:pPr>
      <w:r w:rsidRPr="000C72E1">
        <w:t>Montecino-Latorre D, Eisenlord ME, Turner M, Yoshioka R, Harvell CD, Pattengill-Semmens CV, Nichols JD, Gaydos JK (2016) Devastating Transboundary Impacts of Sea Star Wasting Disease on Subtidal Asteroids. Plos One 11:e0163190</w:t>
      </w:r>
    </w:p>
    <w:p w14:paraId="1A4AD4BD" w14:textId="77777777" w:rsidR="000C72E1" w:rsidRPr="000C72E1" w:rsidRDefault="000C72E1" w:rsidP="000C72E1">
      <w:pPr>
        <w:pStyle w:val="EndNoteBibliography"/>
        <w:ind w:left="720" w:hanging="720"/>
      </w:pPr>
      <w:r w:rsidRPr="000C72E1">
        <w:t>Morgan CA, Beckman BR, Weitkamp LA, Fresh KL (2019) Recent Ecosystem Disturbance in the Northern California Current. Fisheries 44:465-474</w:t>
      </w:r>
    </w:p>
    <w:p w14:paraId="216C1802" w14:textId="77777777" w:rsidR="000C72E1" w:rsidRPr="000C72E1" w:rsidRDefault="000C72E1" w:rsidP="000C72E1">
      <w:pPr>
        <w:pStyle w:val="EndNoteBibliography"/>
        <w:ind w:left="720" w:hanging="720"/>
      </w:pPr>
      <w:r w:rsidRPr="000C72E1">
        <w:t>Muth AF, Graham MH, Lane CE, Harley CDG (2019) Recruitment tolerance to increased temperature present across multiple kelp clades. Ecology 100:e02594</w:t>
      </w:r>
    </w:p>
    <w:p w14:paraId="174C498D" w14:textId="77777777" w:rsidR="000C72E1" w:rsidRPr="000C72E1" w:rsidRDefault="000C72E1" w:rsidP="000C72E1">
      <w:pPr>
        <w:pStyle w:val="EndNoteBibliography"/>
        <w:ind w:left="720" w:hanging="720"/>
      </w:pPr>
      <w:r w:rsidRPr="000C72E1">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1A1F9B98" w14:textId="77777777" w:rsidR="000C72E1" w:rsidRPr="000C72E1" w:rsidRDefault="000C72E1" w:rsidP="000C72E1">
      <w:pPr>
        <w:pStyle w:val="EndNoteBibliography"/>
        <w:ind w:left="720" w:hanging="720"/>
      </w:pPr>
      <w:r w:rsidRPr="000C72E1">
        <w:t>Okamoto DK, Schroeter SC, Reed DC (2020) Effects of ocean climate on spatiotemporal variation in sea urchin settlement and recruitment. Limnology and Oceanography 65:2076-2091</w:t>
      </w:r>
    </w:p>
    <w:p w14:paraId="38A000C0" w14:textId="77777777" w:rsidR="000C72E1" w:rsidRPr="000C72E1" w:rsidRDefault="000C72E1" w:rsidP="000C72E1">
      <w:pPr>
        <w:pStyle w:val="EndNoteBibliography"/>
        <w:ind w:left="720" w:hanging="720"/>
      </w:pPr>
      <w:r w:rsidRPr="000C72E1">
        <w:t>Pearse JS (2006) Ecological role of purple sea urchins. Science 314:940-941</w:t>
      </w:r>
    </w:p>
    <w:p w14:paraId="31906A66" w14:textId="77777777" w:rsidR="000C72E1" w:rsidRPr="000C72E1" w:rsidRDefault="000C72E1" w:rsidP="000C72E1">
      <w:pPr>
        <w:pStyle w:val="EndNoteBibliography"/>
        <w:ind w:left="720" w:hanging="720"/>
      </w:pPr>
      <w:r w:rsidRPr="000C72E1">
        <w:t>Pearse JS, Hines AH (1987) Long-Term Population-Dynamics of Sea-Urchins in a Central California Kelp Forest - Rare Recruitment and Rapid Decline. Mar Ecol Prog Ser 39:275-283</w:t>
      </w:r>
    </w:p>
    <w:p w14:paraId="3A982978" w14:textId="77777777" w:rsidR="000C72E1" w:rsidRPr="000C72E1" w:rsidRDefault="000C72E1" w:rsidP="000C72E1">
      <w:pPr>
        <w:pStyle w:val="EndNoteBibliography"/>
        <w:ind w:left="720" w:hanging="720"/>
      </w:pPr>
      <w:r w:rsidRPr="000C72E1">
        <w:t>Pfister CA, Berry HD, Mumford T, Randall Hughes A (2018) The dynamics of Kelp Forests in the Northeast Pacific Ocean and the relationship with environmental drivers. Journal of Ecology 106:1520-1533</w:t>
      </w:r>
    </w:p>
    <w:p w14:paraId="3EBCEF1E" w14:textId="77777777" w:rsidR="000C72E1" w:rsidRPr="000C72E1" w:rsidRDefault="000C72E1" w:rsidP="000C72E1">
      <w:pPr>
        <w:pStyle w:val="EndNoteBibliography"/>
        <w:ind w:left="720" w:hanging="720"/>
      </w:pPr>
      <w:r w:rsidRPr="000C72E1">
        <w:t>PFMC (2020) Pacific coast groundifhs fishery management plan: for the California, Oregon, and Washington groundfish fishery. Pacific Fishery Management Council, 7700 NE Ambnassador Place, Suite 101, Portland, OR, 97220</w:t>
      </w:r>
    </w:p>
    <w:p w14:paraId="131745EC" w14:textId="77777777" w:rsidR="000C72E1" w:rsidRPr="000C72E1" w:rsidRDefault="000C72E1" w:rsidP="000C72E1">
      <w:pPr>
        <w:pStyle w:val="EndNoteBibliography"/>
        <w:ind w:left="720" w:hanging="720"/>
      </w:pPr>
      <w:r w:rsidRPr="000C72E1">
        <w:t>Pinsky ML, Guannel G, Arkema KK (2013) Quantifying wave attenuation to inform coastal habitat conservation. Ecosphere 4:art95</w:t>
      </w:r>
    </w:p>
    <w:p w14:paraId="00BB0F8E" w14:textId="77777777" w:rsidR="000C72E1" w:rsidRPr="000C72E1" w:rsidRDefault="000C72E1" w:rsidP="000C72E1">
      <w:pPr>
        <w:pStyle w:val="EndNoteBibliography"/>
        <w:ind w:left="720" w:hanging="720"/>
      </w:pPr>
      <w:r w:rsidRPr="000C72E1">
        <w:t>Potts JM, Elith J (2006) Comparing species abundance models. Ecological Modelling 199:153-163</w:t>
      </w:r>
    </w:p>
    <w:p w14:paraId="5E3F5D22" w14:textId="77777777" w:rsidR="000C72E1" w:rsidRPr="000C72E1" w:rsidRDefault="000C72E1" w:rsidP="000C72E1">
      <w:pPr>
        <w:pStyle w:val="EndNoteBibliography"/>
        <w:ind w:left="720" w:hanging="720"/>
      </w:pPr>
      <w:r w:rsidRPr="000C72E1">
        <w:t>R Core Team (2022) R: A language and environment for statistical computing. R Foundation for Statistical Computing, Viena, Austria</w:t>
      </w:r>
    </w:p>
    <w:p w14:paraId="1877DC65" w14:textId="77777777" w:rsidR="000C72E1" w:rsidRPr="000C72E1" w:rsidRDefault="000C72E1" w:rsidP="000C72E1">
      <w:pPr>
        <w:pStyle w:val="EndNoteBibliography"/>
        <w:ind w:left="720" w:hanging="720"/>
      </w:pPr>
      <w:r w:rsidRPr="000C72E1">
        <w:t>Randell Z, Kenner M, Tomoleoni J, Yee J, Novak M (2022) Kelp-forest dynamics controlled by substrate complexity. Proceedings of the National Academy of Sciences 119:e2103483119</w:t>
      </w:r>
    </w:p>
    <w:p w14:paraId="15181B7B" w14:textId="77777777" w:rsidR="000C72E1" w:rsidRPr="000C72E1" w:rsidRDefault="000C72E1" w:rsidP="000C72E1">
      <w:pPr>
        <w:pStyle w:val="EndNoteBibliography"/>
        <w:ind w:left="720" w:hanging="720"/>
      </w:pPr>
      <w:r w:rsidRPr="000C72E1">
        <w:lastRenderedPageBreak/>
        <w:t>Reed D, Washburn L, Rassweiler A, Miller R, Bell T, Harrer S (2016) Extreme warming challenges sentinel status of kelp forests as indicators of climate change. Nat Commun 7</w:t>
      </w:r>
    </w:p>
    <w:p w14:paraId="15EB7C54" w14:textId="77777777" w:rsidR="000C72E1" w:rsidRPr="000C72E1" w:rsidRDefault="000C72E1" w:rsidP="000C72E1">
      <w:pPr>
        <w:pStyle w:val="EndNoteBibliography"/>
        <w:ind w:left="720" w:hanging="720"/>
      </w:pPr>
      <w:r w:rsidRPr="000C72E1">
        <w:t>Reed DC, Rassweiler A, Carr MH, Cavanaugh KC, Malone DP, Siegel DA (2011) Wave disturbance overwhelms top-down and bottom-up control of primary production in California kelp forests. Ecology 92:2108-2116</w:t>
      </w:r>
    </w:p>
    <w:p w14:paraId="0571CCD7" w14:textId="77777777" w:rsidR="000C72E1" w:rsidRPr="000C72E1" w:rsidRDefault="000C72E1" w:rsidP="000C72E1">
      <w:pPr>
        <w:pStyle w:val="EndNoteBibliography"/>
        <w:ind w:left="720" w:hanging="720"/>
      </w:pPr>
      <w:r w:rsidRPr="000C72E1">
        <w:t>Reynolds RW, Smith TM, Liu C, Chelton DB, Casey KS, Schlax MG (2007) Daily High-Resolution-Blended Analyses for Sea Surface Temperature. Journal of Climate 20:5473-5496</w:t>
      </w:r>
    </w:p>
    <w:p w14:paraId="3DE7708A" w14:textId="77777777" w:rsidR="000C72E1" w:rsidRPr="000C72E1" w:rsidRDefault="000C72E1" w:rsidP="000C72E1">
      <w:pPr>
        <w:pStyle w:val="EndNoteBibliography"/>
        <w:ind w:left="720" w:hanging="720"/>
      </w:pPr>
      <w:r w:rsidRPr="000C72E1">
        <w:t>Rogers-Bennett L, Catton CA (2019) Marine heat wave and multiple stressors tip bull kelp forest to sea urchin barrens. Sci Rep 9:15050</w:t>
      </w:r>
    </w:p>
    <w:p w14:paraId="76FC9235" w14:textId="77777777" w:rsidR="000C72E1" w:rsidRPr="000C72E1" w:rsidRDefault="000C72E1" w:rsidP="000C72E1">
      <w:pPr>
        <w:pStyle w:val="EndNoteBibliography"/>
        <w:ind w:left="720" w:hanging="720"/>
      </w:pPr>
      <w:r w:rsidRPr="000C72E1">
        <w:t>Sanford E, Sones JL, García-Reyes M, Goddard JHR, Largier JL (2019) Widespread shifts in the coastal biota of northern California during the 2014–2016 marine heatwaves. Sci Rep-Uk 9:4216</w:t>
      </w:r>
    </w:p>
    <w:p w14:paraId="336C5899" w14:textId="77777777" w:rsidR="000C72E1" w:rsidRPr="000C72E1" w:rsidRDefault="000C72E1" w:rsidP="000C72E1">
      <w:pPr>
        <w:pStyle w:val="EndNoteBibliography"/>
        <w:ind w:left="720" w:hanging="720"/>
      </w:pPr>
      <w:r w:rsidRPr="000C72E1">
        <w:t>Scannell HA, Johnson GC, Thompson L, Lyman JM, Riser SC (2020) Subsurface Evolution and Persistence of Marine Heatwaves in the Northeast Pacific. Geophysical Research Letters 47:e2020GL090548</w:t>
      </w:r>
    </w:p>
    <w:p w14:paraId="4C339DF5" w14:textId="77777777" w:rsidR="000C72E1" w:rsidRPr="000C72E1" w:rsidRDefault="000C72E1" w:rsidP="000C72E1">
      <w:pPr>
        <w:pStyle w:val="EndNoteBibliography"/>
        <w:ind w:left="720" w:hanging="720"/>
      </w:pPr>
      <w:r w:rsidRPr="000C72E1">
        <w:t>Schiel DR, Foster MS (2015) The Biology and Ecology of Giant Kelp Forests. University of California Press, Berkeley, CA</w:t>
      </w:r>
    </w:p>
    <w:p w14:paraId="1E1ABCFF" w14:textId="77777777" w:rsidR="000C72E1" w:rsidRPr="000C72E1" w:rsidRDefault="000C72E1" w:rsidP="000C72E1">
      <w:pPr>
        <w:pStyle w:val="EndNoteBibliography"/>
        <w:ind w:left="720" w:hanging="720"/>
      </w:pPr>
      <w:r w:rsidRPr="000C72E1">
        <w:t>Schindler DE, Armstrong JB, Reed TE (2015) The portfolio concept in ecology and evolution. Frontiers in Ecology and the Environment 15:257-263</w:t>
      </w:r>
    </w:p>
    <w:p w14:paraId="7D36E822" w14:textId="77777777" w:rsidR="000C72E1" w:rsidRPr="000C72E1" w:rsidRDefault="000C72E1" w:rsidP="000C72E1">
      <w:pPr>
        <w:pStyle w:val="EndNoteBibliography"/>
        <w:ind w:left="720" w:hanging="720"/>
      </w:pPr>
      <w:r w:rsidRPr="000C72E1">
        <w:t>Schlegel RW, Smit AJ (2018) heatwaveR: A central algorithm for the detection of heatwaves and cold-spells. Journal of Open Source Software 3:821</w:t>
      </w:r>
    </w:p>
    <w:p w14:paraId="1058A88B" w14:textId="77777777" w:rsidR="000C72E1" w:rsidRPr="000C72E1" w:rsidRDefault="000C72E1" w:rsidP="000C72E1">
      <w:pPr>
        <w:pStyle w:val="EndNoteBibliography"/>
        <w:ind w:left="720" w:hanging="720"/>
      </w:pPr>
      <w:r w:rsidRPr="000C72E1">
        <w:t>Schmitt RJ, Holbrook SJ (1990) Contrasting effects of giant kelp on dynamics of surfperch populations. Oecologia 84:419-429</w:t>
      </w:r>
    </w:p>
    <w:p w14:paraId="180676DD" w14:textId="77777777" w:rsidR="000C72E1" w:rsidRPr="000C72E1" w:rsidRDefault="000C72E1" w:rsidP="000C72E1">
      <w:pPr>
        <w:pStyle w:val="EndNoteBibliography"/>
        <w:ind w:left="720" w:hanging="720"/>
      </w:pPr>
      <w:r w:rsidRPr="000C72E1">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1047635D" w14:textId="77777777" w:rsidR="000C72E1" w:rsidRPr="000C72E1" w:rsidRDefault="000C72E1" w:rsidP="000C72E1">
      <w:pPr>
        <w:pStyle w:val="EndNoteBibliography"/>
        <w:ind w:left="720" w:hanging="720"/>
      </w:pPr>
      <w:r w:rsidRPr="000C72E1">
        <w:t>Schultz JA, Cloutier RN, Côté IM (2016) Evidence for a trophic cascade on rocky reefs following sea star mass mortality in British Columbia. PeerJ 4:e1980</w:t>
      </w:r>
    </w:p>
    <w:p w14:paraId="13DC0434" w14:textId="77777777" w:rsidR="000C72E1" w:rsidRPr="000C72E1" w:rsidRDefault="000C72E1" w:rsidP="000C72E1">
      <w:pPr>
        <w:pStyle w:val="EndNoteBibliography"/>
        <w:ind w:left="720" w:hanging="720"/>
      </w:pPr>
      <w:r w:rsidRPr="000C72E1">
        <w:t>Selden RL, Gaines SD, Hamilton SL, Warner RR (2017) Protection of large predators in a marine reserve alters size-dependent prey mortality. Proceedings of the Royal Society B: Biological Sciences 284:20161936</w:t>
      </w:r>
    </w:p>
    <w:p w14:paraId="1B698A51" w14:textId="77777777" w:rsidR="000C72E1" w:rsidRPr="000C72E1" w:rsidRDefault="000C72E1" w:rsidP="000C72E1">
      <w:pPr>
        <w:pStyle w:val="EndNoteBibliography"/>
        <w:ind w:left="720" w:hanging="720"/>
      </w:pPr>
      <w:r w:rsidRPr="000C72E1">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09768192" w14:textId="77777777" w:rsidR="000C72E1" w:rsidRPr="000C72E1" w:rsidRDefault="000C72E1" w:rsidP="000C72E1">
      <w:pPr>
        <w:pStyle w:val="EndNoteBibliography"/>
        <w:ind w:left="720" w:hanging="720"/>
      </w:pPr>
      <w:r w:rsidRPr="000C72E1">
        <w:t>Siddon CE, Witman JD (2003) Influence of chronic, low-level hydrodynamic forces on subtidal community structure. Mar Ecol Prog Ser 261:99-110</w:t>
      </w:r>
    </w:p>
    <w:p w14:paraId="4090490D" w14:textId="77777777" w:rsidR="000C72E1" w:rsidRPr="000C72E1" w:rsidRDefault="000C72E1" w:rsidP="000C72E1">
      <w:pPr>
        <w:pStyle w:val="EndNoteBibliography"/>
        <w:ind w:left="720" w:hanging="720"/>
      </w:pPr>
      <w:r w:rsidRPr="000C72E1">
        <w:t>Smale DA (2020) Impacts of ocean warming on kelp forest ecosystems. New Phytologist 225:1447-1454</w:t>
      </w:r>
    </w:p>
    <w:p w14:paraId="4F14C79E" w14:textId="77777777" w:rsidR="000C72E1" w:rsidRPr="000C72E1" w:rsidRDefault="000C72E1" w:rsidP="000C72E1">
      <w:pPr>
        <w:pStyle w:val="EndNoteBibliography"/>
        <w:ind w:left="720" w:hanging="720"/>
      </w:pPr>
      <w:r w:rsidRPr="000C72E1">
        <w:t>Smale DA, Wernberg T (2013) Extreme climatic event drives range contraction of a habitat-forming species. Proceedings of the Royal Society B: Biological Sciences 280:20122829</w:t>
      </w:r>
    </w:p>
    <w:p w14:paraId="4A3BA45C" w14:textId="77777777" w:rsidR="000C72E1" w:rsidRPr="000C72E1" w:rsidRDefault="000C72E1" w:rsidP="000C72E1">
      <w:pPr>
        <w:pStyle w:val="EndNoteBibliography"/>
        <w:ind w:left="720" w:hanging="720"/>
      </w:pPr>
      <w:r w:rsidRPr="000C72E1">
        <w:t>Smith EAE, Fox MD (2022) Characterizing energy flow in kelp forest food webs: a geochemical review and call for additional research. Ecography 2022</w:t>
      </w:r>
    </w:p>
    <w:p w14:paraId="7A59759F" w14:textId="77777777" w:rsidR="000C72E1" w:rsidRPr="000C72E1" w:rsidRDefault="000C72E1" w:rsidP="000C72E1">
      <w:pPr>
        <w:pStyle w:val="EndNoteBibliography"/>
        <w:ind w:left="720" w:hanging="720"/>
      </w:pPr>
      <w:r w:rsidRPr="000C72E1">
        <w:lastRenderedPageBreak/>
        <w:t>Smith JG, Tomoleoni J, Staedler M, Lyon S, Fujii J, Tinker MT (2021) Behavioral responses across a mosaic of ecosystem states restructure a sea otter-urchin trophic cascade. Proc Natl Acad Sci U S A 118</w:t>
      </w:r>
    </w:p>
    <w:p w14:paraId="3C043E28" w14:textId="77777777" w:rsidR="000C72E1" w:rsidRPr="000C72E1" w:rsidRDefault="000C72E1" w:rsidP="000C72E1">
      <w:pPr>
        <w:pStyle w:val="EndNoteBibliography"/>
        <w:ind w:left="720" w:hanging="720"/>
      </w:pPr>
      <w:r w:rsidRPr="000C72E1">
        <w:t>Straub SC, Wernberg T, Thomsen MS, Moore PJ, Burrows MT, Harvey BP, Smale DA (2019) Resistance, Extinction, and Everything in Between – The Diverse Responses of Seaweeds to Marine Heatwaves. Front Mar Sci 6</w:t>
      </w:r>
    </w:p>
    <w:p w14:paraId="3D7212F7" w14:textId="77777777" w:rsidR="000C72E1" w:rsidRPr="000C72E1" w:rsidRDefault="000C72E1" w:rsidP="000C72E1">
      <w:pPr>
        <w:pStyle w:val="EndNoteBibliography"/>
        <w:ind w:left="720" w:hanging="720"/>
      </w:pPr>
      <w:r w:rsidRPr="000C72E1">
        <w:t>Supratya VP, Coleman LJM, Martone PT (2020) Elevated Temperature Affects Phenotypic Plasticity in the Bull Kelp (Nereocystis luetkeana, Phaeophyceae). Journal of Phycology 56:1534-1541</w:t>
      </w:r>
    </w:p>
    <w:p w14:paraId="1B125970" w14:textId="77777777" w:rsidR="000C72E1" w:rsidRPr="000C72E1" w:rsidRDefault="000C72E1" w:rsidP="000C72E1">
      <w:pPr>
        <w:pStyle w:val="EndNoteBibliography"/>
        <w:ind w:left="720" w:hanging="720"/>
      </w:pPr>
      <w:r w:rsidRPr="000C72E1">
        <w:t>Teagle H, Hawkins SJ, Moore PJ, Smale DA (2017) The role of kelp species as biogenic habitat formers in coastal marine ecosystems. J Exp Mar Biol Ecol 492:81-98</w:t>
      </w:r>
    </w:p>
    <w:p w14:paraId="62297880" w14:textId="77777777" w:rsidR="000C72E1" w:rsidRPr="000C72E1" w:rsidRDefault="000C72E1" w:rsidP="000C72E1">
      <w:pPr>
        <w:pStyle w:val="EndNoteBibliography"/>
        <w:ind w:left="720" w:hanging="720"/>
      </w:pPr>
      <w:r w:rsidRPr="000C72E1">
        <w:t>Tegner M, Levin L (1983) Spiny lobsters and sea urchins: analysis of a predator-prey interaction. J Exp Mar Biol Ecol 73:125-150</w:t>
      </w:r>
    </w:p>
    <w:p w14:paraId="6F5EB7EA" w14:textId="77777777" w:rsidR="000C72E1" w:rsidRPr="000C72E1" w:rsidRDefault="000C72E1" w:rsidP="000C72E1">
      <w:pPr>
        <w:pStyle w:val="EndNoteBibliography"/>
        <w:ind w:left="720" w:hanging="720"/>
      </w:pPr>
      <w:r w:rsidRPr="000C72E1">
        <w:t>Thomsen MS, Mondardini L, Alestra T, Gerrity S, Tait L, South PM, Lilley SA, Schiel DR (2019) Local extinction of bull kelp (Durvillaea spp.) due to a marine heatwave. Front Mar Sci 6:84</w:t>
      </w:r>
    </w:p>
    <w:p w14:paraId="1812F631" w14:textId="77777777" w:rsidR="000C72E1" w:rsidRPr="000C72E1" w:rsidRDefault="000C72E1" w:rsidP="000C72E1">
      <w:pPr>
        <w:pStyle w:val="EndNoteBibliography"/>
        <w:ind w:left="720" w:hanging="720"/>
      </w:pPr>
      <w:r w:rsidRPr="000C72E1">
        <w:t>Thorson JT, Scheuerell MD, Olden JD, Schindler DE (2018) Spatial heterogeneity contributes more to portfolio effects than species variability in bottom-associated marine fishes. Proceedings of the Royal Society B: Biological Sciences 285:20180915</w:t>
      </w:r>
    </w:p>
    <w:p w14:paraId="29E9D110" w14:textId="77777777" w:rsidR="000C72E1" w:rsidRPr="000C72E1" w:rsidRDefault="000C72E1" w:rsidP="000C72E1">
      <w:pPr>
        <w:pStyle w:val="EndNoteBibliography"/>
        <w:ind w:left="720" w:hanging="720"/>
      </w:pPr>
      <w:r w:rsidRPr="000C72E1">
        <w:t>Uthicke S, Schaffelke B, Byrne M (2009) A boom–bust phylum? Ecological and evolutionary consequences of density variations in echinoderms. Ecological Monographs 79:3-24</w:t>
      </w:r>
    </w:p>
    <w:p w14:paraId="1C9AB2B1" w14:textId="77777777" w:rsidR="000C72E1" w:rsidRPr="000C72E1" w:rsidRDefault="000C72E1" w:rsidP="000C72E1">
      <w:pPr>
        <w:pStyle w:val="EndNoteBibliography"/>
        <w:ind w:left="720" w:hanging="720"/>
      </w:pPr>
      <w:r w:rsidRPr="000C72E1">
        <w:t xml:space="preserve">Van Wagenen RF (2015) Washington Coastal kelp resources—port townsend to the Columbia River, summer 2014. Washington Department of Natural Resources, Olympia. </w:t>
      </w:r>
    </w:p>
    <w:p w14:paraId="46104053" w14:textId="212AC162" w:rsidR="000C72E1" w:rsidRPr="000C72E1" w:rsidRDefault="000C72E1" w:rsidP="000C72E1">
      <w:pPr>
        <w:pStyle w:val="EndNoteBibliography"/>
        <w:ind w:left="720" w:hanging="720"/>
      </w:pPr>
      <w:r w:rsidRPr="000C72E1">
        <w:t xml:space="preserve">WADNR (2017) Kelp monitoring—Olympic Peninsula,  Washington State Department of Natural Resources, Olympia, WA. </w:t>
      </w:r>
      <w:hyperlink r:id="rId10" w:history="1">
        <w:r w:rsidRPr="000C72E1">
          <w:rPr>
            <w:rStyle w:val="Hyperlink"/>
          </w:rPr>
          <w:t>http://data-wadnr</w:t>
        </w:r>
      </w:hyperlink>
      <w:r w:rsidRPr="000C72E1">
        <w:t xml:space="preserve"> .opend ata.arcgi s.com/datas ets/kelp-monit oring -olympic-penin sula Accessed: 1 Sept 2017. </w:t>
      </w:r>
    </w:p>
    <w:p w14:paraId="3F55A353" w14:textId="77777777" w:rsidR="000C72E1" w:rsidRPr="000C72E1" w:rsidRDefault="000C72E1" w:rsidP="000C72E1">
      <w:pPr>
        <w:pStyle w:val="EndNoteBibliography"/>
        <w:ind w:left="720" w:hanging="720"/>
      </w:pPr>
      <w:r w:rsidRPr="000C72E1">
        <w:t>Wallace FR, Hoffmann A, Tagart J (1999) Status of the black rockfish resource in 1999. Pacific Fishery Management Council</w:t>
      </w:r>
    </w:p>
    <w:p w14:paraId="32727630" w14:textId="77777777" w:rsidR="000C72E1" w:rsidRPr="000C72E1" w:rsidRDefault="000C72E1" w:rsidP="000C72E1">
      <w:pPr>
        <w:pStyle w:val="EndNoteBibliography"/>
        <w:ind w:left="720" w:hanging="720"/>
      </w:pPr>
      <w:r w:rsidRPr="000C72E1">
        <w:t>Walter JA, Castorani MCN, Bell TW, Sheppard Lawrence W, Cavanaugh KC, Reuman DC (2022) Tail-dependent spatial synchrony arises from nonlinear driver–response relationships. Ecology Letters 00:1-13</w:t>
      </w:r>
    </w:p>
    <w:p w14:paraId="0F159BF7" w14:textId="77777777" w:rsidR="000C72E1" w:rsidRPr="000C72E1" w:rsidRDefault="000C72E1" w:rsidP="000C72E1">
      <w:pPr>
        <w:pStyle w:val="EndNoteBibliography"/>
        <w:ind w:left="720" w:hanging="720"/>
      </w:pPr>
      <w:r w:rsidRPr="000C72E1">
        <w:t>Watson J, Estes JA (2011) Stability, resilience, and phase shifts in rocky subtidal communities along the west coast of Vancouver Island, Canada. Ecological Monographs 81:215-239</w:t>
      </w:r>
    </w:p>
    <w:p w14:paraId="30C6D7FC" w14:textId="77777777" w:rsidR="000C72E1" w:rsidRPr="000C72E1" w:rsidRDefault="000C72E1" w:rsidP="000C72E1">
      <w:pPr>
        <w:pStyle w:val="EndNoteBibliography"/>
        <w:ind w:left="720" w:hanging="720"/>
      </w:pPr>
      <w:r w:rsidRPr="000C72E1">
        <w:t>Weigel BL, Pfister CA (2021) The dynamics and stoichiometry of dissolved organic carbon release by kelp. Ecology 102:e03221</w:t>
      </w:r>
    </w:p>
    <w:p w14:paraId="6FA6890D" w14:textId="77777777" w:rsidR="000C72E1" w:rsidRPr="000C72E1" w:rsidRDefault="000C72E1" w:rsidP="000C72E1">
      <w:pPr>
        <w:pStyle w:val="EndNoteBibliography"/>
        <w:ind w:left="720" w:hanging="720"/>
      </w:pPr>
      <w:r w:rsidRPr="000C72E1">
        <w:t>Wernberg T, Bennett S, Babcock RC, De Bettignies T, Cure K, Depczynski M, Dufois F, Fromont J, Fulton CJ, Hovey RK (2016) Climate-driven regime shift of a temperate marine ecosystem. Science 353:169-172</w:t>
      </w:r>
    </w:p>
    <w:p w14:paraId="1139FE35" w14:textId="77777777" w:rsidR="000C72E1" w:rsidRPr="000C72E1" w:rsidRDefault="000C72E1" w:rsidP="000C72E1">
      <w:pPr>
        <w:pStyle w:val="EndNoteBibliography"/>
        <w:ind w:left="720" w:hanging="720"/>
      </w:pPr>
      <w:r w:rsidRPr="000C72E1">
        <w:t>Wernberg T, Krumhansl K, Filbee-Dexter K, Pedersen MF (2019) Chapter 3 - Status and Trends for the World’s Kelp Forests. In: Sheppard C (ed) World Seas: an Environmental Evaluation (Second Edition). Academic Press</w:t>
      </w:r>
    </w:p>
    <w:p w14:paraId="5D9E3C1E" w14:textId="77777777" w:rsidR="000C72E1" w:rsidRPr="000C72E1" w:rsidRDefault="000C72E1" w:rsidP="000C72E1">
      <w:pPr>
        <w:pStyle w:val="EndNoteBibliography"/>
        <w:ind w:left="720" w:hanging="720"/>
      </w:pPr>
      <w:r w:rsidRPr="000C72E1">
        <w:t>Wilmers CC, Estes JA, Edwards M, Laidre KL, Konar B (2012) Do trophic cascades affect the storage and flux of atmospheric carbon? An analysis of sea otters and kelp forests. Frontiers in Ecology and the Environment 10:409-415</w:t>
      </w:r>
    </w:p>
    <w:p w14:paraId="785AD246" w14:textId="77777777" w:rsidR="000C72E1" w:rsidRPr="000C72E1" w:rsidRDefault="000C72E1" w:rsidP="000C72E1">
      <w:pPr>
        <w:pStyle w:val="EndNoteBibliography"/>
        <w:ind w:left="720" w:hanging="720"/>
      </w:pPr>
      <w:r w:rsidRPr="000C72E1">
        <w:t>Zimmerman RC, Kremer JN (1984) Episodic nutrient supply to a kelp forest ecosystem in Southern California. Journal of Marine Research 42:591-604</w:t>
      </w:r>
    </w:p>
    <w:p w14:paraId="6DB18045" w14:textId="1DEF173A" w:rsidR="00E878A1" w:rsidRPr="00E878A1" w:rsidRDefault="00E878A1">
      <w:pPr>
        <w:ind w:left="810" w:hanging="810"/>
        <w:rPr>
          <w:ins w:id="1265" w:author="Nick.Tolimieri [2]" w:date="2022-09-12T15:58:00Z"/>
        </w:rPr>
        <w:pPrChange w:id="1266" w:author="Nick.Tolimieri [2]" w:date="2022-09-12T15:59:00Z">
          <w:pPr/>
        </w:pPrChange>
      </w:pPr>
      <w:ins w:id="1267" w:author="Nick.Tolimieri [2]" w:date="2022-09-12T15:58:00Z">
        <w:r w:rsidRPr="00E878A1">
          <w:lastRenderedPageBreak/>
          <w:fldChar w:fldCharType="end"/>
        </w:r>
      </w:ins>
    </w:p>
    <w:p w14:paraId="773F4EC1" w14:textId="19EC2818" w:rsidR="00471A3D" w:rsidRDefault="00EF0B3C" w:rsidP="005241E2">
      <w:r>
        <w:br w:type="page"/>
      </w:r>
    </w:p>
    <w:p w14:paraId="52BD4563" w14:textId="77777777" w:rsidR="00471A3D" w:rsidRDefault="00EF0B3C">
      <w:pPr>
        <w:pStyle w:val="Heading1"/>
      </w:pPr>
      <w:bookmarkStart w:id="1268" w:name="_x7i6qakwgxpk" w:colFirst="0" w:colLast="0"/>
      <w:bookmarkEnd w:id="1268"/>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1">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269" w:name="_xh2yuyi7vi5o" w:colFirst="0" w:colLast="0"/>
      <w:bookmarkStart w:id="1270" w:name="_GoBack"/>
      <w:bookmarkEnd w:id="1269"/>
      <w:bookmarkEnd w:id="1270"/>
      <w:r>
        <w:t>Figure 1. Location of the five study sites with distribution of floating kelp shown in green. Plots on right (2003-2021) are: a) Mean SST of the warmest month averaged across the five sites</w:t>
      </w:r>
      <w:ins w:id="1271"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272" w:name="_mtrc7z2fgaa" w:colFirst="0" w:colLast="0"/>
      <w:bookmarkEnd w:id="1272"/>
      <w:r>
        <w:t>Figure 2. Time series of the focal groups coastwide from dive surveys from 2015-2021. a) density of kelp stipes, b) urchin density, c) sea star density, d) fish abundance, and e) abundance of juvenile rockfishes.</w:t>
      </w:r>
      <w:r w:rsidR="00481C24">
        <w:t xml:space="preserve"> For sea stars see </w:t>
      </w:r>
      <w:del w:id="1273" w:author="Nick.Tolimieri [2]" w:date="2022-09-02T10:15:00Z">
        <w:r w:rsidR="00481C24" w:rsidDel="00D9376B">
          <w:delText>Table S3</w:delText>
        </w:r>
      </w:del>
      <w:ins w:id="1274"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275" w:name="_mt07ceww4l6x" w:colFirst="0" w:colLast="0"/>
      <w:bookmarkEnd w:id="1275"/>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276" w:name="_4bme7ouk12lb" w:colFirst="0" w:colLast="0"/>
      <w:bookmarkEnd w:id="1276"/>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05B24DA9" w14:textId="186FFDA7" w:rsidR="00471A3D" w:rsidRDefault="00EF0B3C">
      <w:pPr>
        <w:pStyle w:val="Heading5"/>
      </w:pPr>
      <w:bookmarkStart w:id="1277" w:name="_7xmf17j1uw2r" w:colFirst="0" w:colLast="0"/>
      <w:bookmarkEnd w:id="1277"/>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p>
    <w:p w14:paraId="245A100F" w14:textId="33410A3F" w:rsidR="00471A3D" w:rsidDel="00E41B65" w:rsidRDefault="00471A3D">
      <w:pPr>
        <w:rPr>
          <w:del w:id="1278" w:author="Nick.Tolimieri [2]" w:date="2022-08-26T11:47:00Z"/>
        </w:rPr>
      </w:pPr>
    </w:p>
    <w:p w14:paraId="2E26C3C0" w14:textId="77777777" w:rsidR="00471A3D" w:rsidRDefault="00EF0B3C">
      <w:r>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279" w:name="_eftbkgdry3s2" w:colFirst="0" w:colLast="0"/>
      <w:bookmarkEnd w:id="1279"/>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37B4CD64" w14:textId="086B191F" w:rsidR="00E878A1" w:rsidRPr="00E878A1" w:rsidDel="00E878A1" w:rsidRDefault="00E878A1">
      <w:pPr>
        <w:pStyle w:val="EndNoteBibliography"/>
        <w:ind w:left="720" w:hanging="720"/>
        <w:rPr>
          <w:del w:id="1280" w:author="Nick.Tolimieri [2]" w:date="2022-09-12T15:58:00Z"/>
        </w:rPr>
      </w:pPr>
      <w:del w:id="1281" w:author="Nick.Tolimieri [2]" w:date="2022-09-12T15:58:00Z">
        <w:r w:rsidDel="00E878A1">
          <w:fldChar w:fldCharType="begin"/>
        </w:r>
        <w:r w:rsidDel="00E878A1">
          <w:delInstrText xml:space="preserve"> ADDIN EN.REFLIST </w:delInstrText>
        </w:r>
        <w:r w:rsidDel="00E878A1">
          <w:fldChar w:fldCharType="separate"/>
        </w:r>
        <w:r w:rsidRPr="00E878A1" w:rsidDel="00E878A1">
          <w:delText>Ammann AJ (2004) SMURFs: standard monitoring unts for the recruitment of temperate reef fishes. Journal of Experimental Marine Biology and Ecology 299:135-154</w:delText>
        </w:r>
      </w:del>
    </w:p>
    <w:p w14:paraId="4880FE07" w14:textId="55825AD1" w:rsidR="00E878A1" w:rsidRPr="00E878A1" w:rsidDel="00E878A1" w:rsidRDefault="00E878A1">
      <w:pPr>
        <w:pStyle w:val="EndNoteBibliography"/>
        <w:ind w:left="720" w:hanging="720"/>
        <w:rPr>
          <w:del w:id="1282" w:author="Nick.Tolimieri [2]" w:date="2022-09-12T15:58:00Z"/>
        </w:rPr>
      </w:pPr>
      <w:del w:id="1283" w:author="Nick.Tolimieri [2]" w:date="2022-09-12T15:58:00Z">
        <w:r w:rsidRPr="00E878A1" w:rsidDel="00E878A1">
          <w:delText>Anderson MJ (2001) A new method for non-parametric multivariate analysis of variance. Austral Ecology 26:32-46</w:delText>
        </w:r>
      </w:del>
    </w:p>
    <w:p w14:paraId="2C27859C" w14:textId="6A9420DE" w:rsidR="00E878A1" w:rsidRPr="00E878A1" w:rsidDel="00E878A1" w:rsidRDefault="00E878A1">
      <w:pPr>
        <w:pStyle w:val="EndNoteBibliography"/>
        <w:ind w:left="720" w:hanging="720"/>
        <w:rPr>
          <w:del w:id="1284" w:author="Nick.Tolimieri [2]" w:date="2022-09-12T15:58:00Z"/>
        </w:rPr>
      </w:pPr>
      <w:del w:id="1285" w:author="Nick.Tolimieri [2]" w:date="2022-09-12T15:58:00Z">
        <w:r w:rsidRPr="00E878A1" w:rsidDel="00E878A1">
          <w:delText>Anderson MJ, Willis TJ (2003) Canonical analysis of principal coordinates: A useful method of constrained ordination for ecology. Ecology 84:511-525</w:delText>
        </w:r>
      </w:del>
    </w:p>
    <w:p w14:paraId="368BED3C" w14:textId="3DD42C7D" w:rsidR="00E878A1" w:rsidRPr="00E878A1" w:rsidDel="00E878A1" w:rsidRDefault="00E878A1">
      <w:pPr>
        <w:pStyle w:val="EndNoteBibliography"/>
        <w:ind w:left="720" w:hanging="720"/>
        <w:rPr>
          <w:del w:id="1286" w:author="Nick.Tolimieri [2]" w:date="2022-09-12T15:58:00Z"/>
        </w:rPr>
      </w:pPr>
      <w:del w:id="1287" w:author="Nick.Tolimieri [2]" w:date="2022-09-12T15:58:00Z">
        <w:r w:rsidRPr="00E878A1" w:rsidDel="00E878A1">
          <w:delText>Andrews KS, Anderson TW (2004) Habitat-dependent recruitment of two temperate reef fishes at multiple spatial scales. Marine Ecology-Progress Series 277:231-244</w:delText>
        </w:r>
      </w:del>
    </w:p>
    <w:p w14:paraId="6341A8CE" w14:textId="2A0C0592" w:rsidR="00E878A1" w:rsidRPr="00E878A1" w:rsidDel="00E878A1" w:rsidRDefault="00E878A1">
      <w:pPr>
        <w:pStyle w:val="EndNoteBibliography"/>
        <w:ind w:left="720" w:hanging="720"/>
        <w:rPr>
          <w:del w:id="1288" w:author="Nick.Tolimieri [2]" w:date="2022-09-12T15:58:00Z"/>
        </w:rPr>
      </w:pPr>
      <w:del w:id="1289" w:author="Nick.Tolimieri [2]" w:date="2022-09-12T15:58:00Z">
        <w:r w:rsidRPr="00E878A1" w:rsidDel="00E878A1">
          <w:delText>Arafeh-Dalmau N, Montano-Moctezuma G, Martinez JA, Beas-Luna R, Schoeman DS, Torres-Moye G (2019) Extreme Marine Heatwaves Alter Kelp Forest Community Near Its Equatorward Distribution Limit. Frontiers in Marine Science 6</w:delText>
        </w:r>
      </w:del>
    </w:p>
    <w:p w14:paraId="712B616E" w14:textId="29E8D3BD" w:rsidR="00E878A1" w:rsidRPr="00E878A1" w:rsidDel="00E878A1" w:rsidRDefault="00E878A1">
      <w:pPr>
        <w:pStyle w:val="EndNoteBibliography"/>
        <w:ind w:left="720" w:hanging="720"/>
        <w:rPr>
          <w:del w:id="1290" w:author="Nick.Tolimieri [2]" w:date="2022-09-12T15:58:00Z"/>
        </w:rPr>
      </w:pPr>
      <w:del w:id="1291" w:author="Nick.Tolimieri [2]" w:date="2022-09-12T15:58:00Z">
        <w:r w:rsidRPr="00E878A1" w:rsidDel="00E878A1">
          <w:delTex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delText>
        </w:r>
      </w:del>
    </w:p>
    <w:p w14:paraId="2DA82623" w14:textId="4DC74BF5" w:rsidR="00E878A1" w:rsidRPr="00E878A1" w:rsidDel="00E878A1" w:rsidRDefault="00E878A1">
      <w:pPr>
        <w:pStyle w:val="EndNoteBibliography"/>
        <w:ind w:left="720" w:hanging="720"/>
        <w:rPr>
          <w:del w:id="1292" w:author="Nick.Tolimieri [2]" w:date="2022-09-12T15:58:00Z"/>
        </w:rPr>
      </w:pPr>
      <w:del w:id="1293" w:author="Nick.Tolimieri [2]" w:date="2022-09-12T15:58:00Z">
        <w:r w:rsidRPr="00E878A1" w:rsidDel="00E878A1">
          <w:delText>Bond NA, Cronin MF, Freeland H, Mantua N (2015) Causes and impacts of the 2014 warm anomaly in the NE Pacific. Geophysical Research Letters 42:3414-3420</w:delText>
        </w:r>
      </w:del>
    </w:p>
    <w:p w14:paraId="763EF3EE" w14:textId="6A19599E" w:rsidR="00E878A1" w:rsidRPr="00E878A1" w:rsidDel="00E878A1" w:rsidRDefault="00E878A1">
      <w:pPr>
        <w:pStyle w:val="EndNoteBibliography"/>
        <w:ind w:left="720" w:hanging="720"/>
        <w:rPr>
          <w:del w:id="1294" w:author="Nick.Tolimieri [2]" w:date="2022-09-12T15:58:00Z"/>
        </w:rPr>
      </w:pPr>
      <w:del w:id="1295" w:author="Nick.Tolimieri [2]" w:date="2022-09-12T15:58:00Z">
        <w:r w:rsidRPr="00E878A1" w:rsidDel="00E878A1">
          <w:delText>Breeman AM (1990) Expected effects of changing seawater temperatures on the geographic distribution of seaweed species.  Expected effects of climatic change on marine coastal ecosystems. Springer</w:delText>
        </w:r>
      </w:del>
    </w:p>
    <w:p w14:paraId="35BF1856" w14:textId="52FD624F" w:rsidR="00E878A1" w:rsidRPr="00E878A1" w:rsidDel="00E878A1" w:rsidRDefault="00E878A1">
      <w:pPr>
        <w:pStyle w:val="EndNoteBibliography"/>
        <w:ind w:left="720" w:hanging="720"/>
        <w:rPr>
          <w:del w:id="1296" w:author="Nick.Tolimieri [2]" w:date="2022-09-12T15:58:00Z"/>
        </w:rPr>
      </w:pPr>
      <w:del w:id="1297" w:author="Nick.Tolimieri [2]" w:date="2022-09-12T15:58:00Z">
        <w:r w:rsidRPr="00E878A1" w:rsidDel="00E878A1">
          <w:delText>Burnham KP, Anderson DR (1998) Model selection and inference: a practical information-theoretic approach. Springer-Verlag, New York, NY</w:delText>
        </w:r>
      </w:del>
    </w:p>
    <w:p w14:paraId="44708DF6" w14:textId="38CA766D" w:rsidR="00E878A1" w:rsidRPr="00E878A1" w:rsidDel="00E878A1" w:rsidRDefault="00E878A1">
      <w:pPr>
        <w:pStyle w:val="EndNoteBibliography"/>
        <w:ind w:left="720" w:hanging="720"/>
        <w:rPr>
          <w:del w:id="1298" w:author="Nick.Tolimieri [2]" w:date="2022-09-12T15:58:00Z"/>
        </w:rPr>
      </w:pPr>
      <w:del w:id="1299" w:author="Nick.Tolimieri [2]" w:date="2022-09-12T15:58:00Z">
        <w:r w:rsidRPr="00E878A1" w:rsidDel="00E878A1">
          <w:delText>Burt JM, Tinker MT, Okamoto DK, Demes KW, Holmes K, Salomon AK (2018) Sudden collapse of a mesopredator reveals its complementary role in mediating rocky reef regime shifts. Proceedings of the Royal Society B-Biological Sciences 285</w:delText>
        </w:r>
      </w:del>
    </w:p>
    <w:p w14:paraId="621F9172" w14:textId="0E0DCE8D" w:rsidR="00E878A1" w:rsidRPr="00E878A1" w:rsidDel="00E878A1" w:rsidRDefault="00E878A1">
      <w:pPr>
        <w:pStyle w:val="EndNoteBibliography"/>
        <w:ind w:left="720" w:hanging="720"/>
        <w:rPr>
          <w:del w:id="1300" w:author="Nick.Tolimieri [2]" w:date="2022-09-12T15:58:00Z"/>
        </w:rPr>
      </w:pPr>
      <w:del w:id="1301" w:author="Nick.Tolimieri [2]" w:date="2022-09-12T15:58:00Z">
        <w:r w:rsidRPr="00E878A1" w:rsidDel="00E878A1">
          <w:delText>Camus C, Buschmann AH (2017) Macrocystis pyrifera aquafarming: Production optimization of rope-seeded juvenile sporophytes. Aquaculture 468:107-114</w:delText>
        </w:r>
      </w:del>
    </w:p>
    <w:p w14:paraId="0B3931E3" w14:textId="6A3AAB27" w:rsidR="00E878A1" w:rsidRPr="00E878A1" w:rsidDel="00E878A1" w:rsidRDefault="00E878A1">
      <w:pPr>
        <w:pStyle w:val="EndNoteBibliography"/>
        <w:ind w:left="720" w:hanging="720"/>
        <w:rPr>
          <w:del w:id="1302" w:author="Nick.Tolimieri [2]" w:date="2022-09-12T15:58:00Z"/>
        </w:rPr>
      </w:pPr>
      <w:del w:id="1303" w:author="Nick.Tolimieri [2]" w:date="2022-09-12T15:58:00Z">
        <w:r w:rsidRPr="00E878A1" w:rsidDel="00E878A1">
          <w:delText>Carpenter SR, Folke C, Scheffer M, F.R. W (2009) Resilience: accounting for the noncomputable. . Ecology and Society 14:13</w:delText>
        </w:r>
      </w:del>
    </w:p>
    <w:p w14:paraId="46A13CCB" w14:textId="4949E16E" w:rsidR="00E878A1" w:rsidRPr="00E878A1" w:rsidDel="00E878A1" w:rsidRDefault="00E878A1">
      <w:pPr>
        <w:pStyle w:val="EndNoteBibliography"/>
        <w:ind w:left="720" w:hanging="720"/>
        <w:rPr>
          <w:del w:id="1304" w:author="Nick.Tolimieri [2]" w:date="2022-09-12T15:58:00Z"/>
        </w:rPr>
      </w:pPr>
      <w:del w:id="1305" w:author="Nick.Tolimieri [2]" w:date="2022-09-12T15:58:00Z">
        <w:r w:rsidRPr="00E878A1" w:rsidDel="00E878A1">
          <w:delText>Carr MH (1991) Habitat selection and recruitment of an assemblage of temperate zone reef fishes. Journal of Experimental Marine Biology and Ecology 146:113-137</w:delText>
        </w:r>
      </w:del>
    </w:p>
    <w:p w14:paraId="26346DBB" w14:textId="17634BB7" w:rsidR="00E878A1" w:rsidRPr="00E878A1" w:rsidDel="00E878A1" w:rsidRDefault="00E878A1">
      <w:pPr>
        <w:pStyle w:val="EndNoteBibliography"/>
        <w:ind w:left="720" w:hanging="720"/>
        <w:rPr>
          <w:del w:id="1306" w:author="Nick.Tolimieri [2]" w:date="2022-09-12T15:58:00Z"/>
        </w:rPr>
      </w:pPr>
      <w:del w:id="1307" w:author="Nick.Tolimieri [2]" w:date="2022-09-12T15:58:00Z">
        <w:r w:rsidRPr="00E878A1" w:rsidDel="00E878A1">
          <w:delText>Castorani MCN, Reed DC, Alberto F, Bell TW, Simons RD, Cavanaugh KC, Siegel DA, Raimondi PT (2015) Connectivity structures local population dynamics: a long-term empirical test in a large metapopulation system. Ecology 96:3141-3152</w:delText>
        </w:r>
      </w:del>
    </w:p>
    <w:p w14:paraId="3AD6407D" w14:textId="64D34590" w:rsidR="00E878A1" w:rsidRPr="00E878A1" w:rsidDel="00E878A1" w:rsidRDefault="00E878A1">
      <w:pPr>
        <w:pStyle w:val="EndNoteBibliography"/>
        <w:ind w:left="720" w:hanging="720"/>
        <w:rPr>
          <w:del w:id="1308" w:author="Nick.Tolimieri [2]" w:date="2022-09-12T15:58:00Z"/>
        </w:rPr>
      </w:pPr>
      <w:del w:id="1309" w:author="Nick.Tolimieri [2]" w:date="2022-09-12T15:58:00Z">
        <w:r w:rsidRPr="00E878A1" w:rsidDel="00E878A1">
          <w:delText>Cavanaugh KC, Reed DC, Bell TW, Castorani MN, Beas-Luna R (2019) Spatial Variability in the Resistance and Resilience of Giant Kelp in Southern and Baja California to a Multiyear Heatwave. Frontiers in Marine Science 6</w:delText>
        </w:r>
      </w:del>
    </w:p>
    <w:p w14:paraId="734081EF" w14:textId="31FA09FF" w:rsidR="00E878A1" w:rsidRPr="00E878A1" w:rsidDel="00E878A1" w:rsidRDefault="00E878A1">
      <w:pPr>
        <w:pStyle w:val="EndNoteBibliography"/>
        <w:ind w:left="720" w:hanging="720"/>
        <w:rPr>
          <w:del w:id="1310" w:author="Nick.Tolimieri [2]" w:date="2022-09-12T15:58:00Z"/>
        </w:rPr>
      </w:pPr>
      <w:del w:id="1311" w:author="Nick.Tolimieri [2]" w:date="2022-09-12T15:58:00Z">
        <w:r w:rsidRPr="00E878A1" w:rsidDel="00E878A1">
          <w:delText>Cavanaugh KC, Siegel DA, Reed DC, Dennison PE (2011) Environmental controls of giant-kelp biomass in the Santa Barbara Channel, California. Marine Ecology Progress Series 429:1-17</w:delText>
        </w:r>
      </w:del>
    </w:p>
    <w:p w14:paraId="179D9B63" w14:textId="183750A9" w:rsidR="00E878A1" w:rsidRPr="00E878A1" w:rsidDel="00E878A1" w:rsidRDefault="00E878A1">
      <w:pPr>
        <w:pStyle w:val="EndNoteBibliography"/>
        <w:ind w:left="720" w:hanging="720"/>
        <w:rPr>
          <w:del w:id="1312" w:author="Nick.Tolimieri [2]" w:date="2022-09-12T15:58:00Z"/>
        </w:rPr>
      </w:pPr>
      <w:del w:id="1313" w:author="Nick.Tolimieri [2]" w:date="2022-09-12T15:58:00Z">
        <w:r w:rsidRPr="00E878A1" w:rsidDel="00E878A1">
          <w:delText>Cavole LM, Demko AM, Diner RE, Giddings A, Koester I, Pagniello CMLS, Paulsen ML, Ramirez-Valdez A, Schwenck SM, Yen NK, Zill ME, Franks PJS (2016) Biological Impacts of the 2013-2015 Warm-Water Anomaly in the Northeast Pacific. Oceanography 29:273-285</w:delText>
        </w:r>
      </w:del>
    </w:p>
    <w:p w14:paraId="5DF4D5A1" w14:textId="21B080EA" w:rsidR="00E878A1" w:rsidRPr="00E878A1" w:rsidDel="00E878A1" w:rsidRDefault="00E878A1">
      <w:pPr>
        <w:pStyle w:val="EndNoteBibliography"/>
        <w:ind w:left="720" w:hanging="720"/>
        <w:rPr>
          <w:del w:id="1314" w:author="Nick.Tolimieri [2]" w:date="2022-09-12T15:58:00Z"/>
        </w:rPr>
      </w:pPr>
      <w:del w:id="1315" w:author="Nick.Tolimieri [2]" w:date="2022-09-12T15:58:00Z">
        <w:r w:rsidRPr="00E878A1" w:rsidDel="00E878A1">
          <w:delText>Cheung WWL, Frölicher TL (2020) Marine heatwaves exacerbate climate change impacts for fisheries in the northeast Pacific. Scientific Reports 10:6678</w:delText>
        </w:r>
      </w:del>
    </w:p>
    <w:p w14:paraId="5EACBFF2" w14:textId="593B1CF7" w:rsidR="00E878A1" w:rsidRPr="00E878A1" w:rsidDel="00E878A1" w:rsidRDefault="00E878A1">
      <w:pPr>
        <w:pStyle w:val="EndNoteBibliography"/>
        <w:ind w:left="720" w:hanging="720"/>
        <w:rPr>
          <w:del w:id="1316" w:author="Nick.Tolimieri [2]" w:date="2022-09-12T15:58:00Z"/>
        </w:rPr>
      </w:pPr>
      <w:del w:id="1317" w:author="Nick.Tolimieri [2]" w:date="2022-09-12T15:58:00Z">
        <w:r w:rsidRPr="00E878A1" w:rsidDel="00E878A1">
          <w:delText>Cheung WWL, Frolicher TL, Asch RG, Jones MC, Pinsky ML, Reygondeau G, Rodgers KB, Rykaczewski RR, Sarmiento JL, Stock C, Watson JR (2016) Building confidence in projections of the responses of living marine resources to climate change. ICES Journal of Marine Science 73:1283-1296</w:delText>
        </w:r>
      </w:del>
    </w:p>
    <w:p w14:paraId="2708315F" w14:textId="6CC49F11" w:rsidR="00E878A1" w:rsidRPr="00E878A1" w:rsidDel="00E878A1" w:rsidRDefault="00E878A1">
      <w:pPr>
        <w:pStyle w:val="EndNoteBibliography"/>
        <w:ind w:left="720" w:hanging="720"/>
        <w:rPr>
          <w:del w:id="1318" w:author="Nick.Tolimieri [2]" w:date="2022-09-12T15:58:00Z"/>
        </w:rPr>
      </w:pPr>
      <w:del w:id="1319" w:author="Nick.Tolimieri [2]" w:date="2022-09-12T15:58:00Z">
        <w:r w:rsidRPr="00E878A1" w:rsidDel="00E878A1">
          <w:delText>Connell SD (2005) Assembly and maintenance of subtidal habitat heterogeneity: synergistic effects of light penetration and sedimentation. Marine Ecology Progress Series 289:53-61</w:delText>
        </w:r>
      </w:del>
    </w:p>
    <w:p w14:paraId="1787D6B1" w14:textId="6BD7B5D1" w:rsidR="00E878A1" w:rsidRPr="00E878A1" w:rsidDel="00E878A1" w:rsidRDefault="00E878A1">
      <w:pPr>
        <w:pStyle w:val="EndNoteBibliography"/>
        <w:ind w:left="720" w:hanging="720"/>
        <w:rPr>
          <w:del w:id="1320" w:author="Nick.Tolimieri [2]" w:date="2022-09-12T15:58:00Z"/>
        </w:rPr>
      </w:pPr>
      <w:del w:id="1321" w:author="Nick.Tolimieri [2]" w:date="2022-09-12T15:58:00Z">
        <w:r w:rsidRPr="00E878A1" w:rsidDel="00E878A1">
          <w:delText>Dayton PK, Currie V, Gerrodette T, Keller BD, Rosenthal R, Tresca DV (1984) Patch dynamics and stability of some California kelp communities. Ecological Monographs 54:253-289</w:delText>
        </w:r>
      </w:del>
    </w:p>
    <w:p w14:paraId="14228FDE" w14:textId="020E7C16" w:rsidR="00E878A1" w:rsidRPr="00E878A1" w:rsidDel="00E878A1" w:rsidRDefault="00E878A1">
      <w:pPr>
        <w:pStyle w:val="EndNoteBibliography"/>
        <w:ind w:left="720" w:hanging="720"/>
        <w:rPr>
          <w:del w:id="1322" w:author="Nick.Tolimieri [2]" w:date="2022-09-12T15:58:00Z"/>
        </w:rPr>
      </w:pPr>
      <w:del w:id="1323" w:author="Nick.Tolimieri [2]" w:date="2022-09-12T15:58:00Z">
        <w:r w:rsidRPr="00E878A1" w:rsidDel="00E878A1">
          <w:delText>Dayton PK, Tegner MJ (1984) Catastrophic Storms, El-Nino, and Patch Stability in a Southern-California Kelp Community. Science 224:283-285</w:delText>
        </w:r>
      </w:del>
    </w:p>
    <w:p w14:paraId="5104FF66" w14:textId="00056375" w:rsidR="00E878A1" w:rsidRPr="00E878A1" w:rsidDel="00E878A1" w:rsidRDefault="00E878A1">
      <w:pPr>
        <w:pStyle w:val="EndNoteBibliography"/>
        <w:ind w:left="720" w:hanging="720"/>
        <w:rPr>
          <w:del w:id="1324" w:author="Nick.Tolimieri [2]" w:date="2022-09-12T15:58:00Z"/>
        </w:rPr>
      </w:pPr>
      <w:del w:id="1325" w:author="Nick.Tolimieri [2]" w:date="2022-09-12T15:58:00Z">
        <w:r w:rsidRPr="00E878A1" w:rsidDel="00E878A1">
          <w:delText>Deysher LE, Dean TA (1986a) In situ recruitment of sporophytes of the giant kelp, Macrocystis pyrifera (L.) C.A. Agardh: Effects of physical factors. Journal of Experimental Marine Biology and Ecology 103:41-63</w:delText>
        </w:r>
      </w:del>
    </w:p>
    <w:p w14:paraId="7B9EF2F7" w14:textId="4F511120" w:rsidR="00E878A1" w:rsidRPr="00E878A1" w:rsidDel="00E878A1" w:rsidRDefault="00E878A1">
      <w:pPr>
        <w:pStyle w:val="EndNoteBibliography"/>
        <w:ind w:left="720" w:hanging="720"/>
        <w:rPr>
          <w:del w:id="1326" w:author="Nick.Tolimieri [2]" w:date="2022-09-12T15:58:00Z"/>
        </w:rPr>
      </w:pPr>
      <w:del w:id="1327" w:author="Nick.Tolimieri [2]" w:date="2022-09-12T15:58:00Z">
        <w:r w:rsidRPr="00E878A1" w:rsidDel="00E878A1">
          <w:delText>Deysher LE, Dean TA (1986b) Interactive effects of light and temperature on sporophyte production in the giant kelp Macrocystis pyrifera. Marine Biology 93:17-20</w:delText>
        </w:r>
      </w:del>
    </w:p>
    <w:p w14:paraId="7438E09D" w14:textId="5F0227D9" w:rsidR="00E878A1" w:rsidRPr="00E878A1" w:rsidDel="00E878A1" w:rsidRDefault="00E878A1">
      <w:pPr>
        <w:pStyle w:val="EndNoteBibliography"/>
        <w:ind w:left="720" w:hanging="720"/>
        <w:rPr>
          <w:del w:id="1328" w:author="Nick.Tolimieri [2]" w:date="2022-09-12T15:58:00Z"/>
        </w:rPr>
      </w:pPr>
      <w:del w:id="1329" w:author="Nick.Tolimieri [2]" w:date="2022-09-12T15:58:00Z">
        <w:r w:rsidRPr="00E878A1" w:rsidDel="00E878A1">
          <w:delText>Duggins DO (1983) Starfish Predation and the Creation of Mosaic Patterns in a Kelp-Dominated Community. Ecology 64:1610-1619</w:delText>
        </w:r>
      </w:del>
    </w:p>
    <w:p w14:paraId="422A985F" w14:textId="3A32E6D5" w:rsidR="00E878A1" w:rsidRPr="00E878A1" w:rsidDel="00E878A1" w:rsidRDefault="00E878A1">
      <w:pPr>
        <w:pStyle w:val="EndNoteBibliography"/>
        <w:ind w:left="720" w:hanging="720"/>
        <w:rPr>
          <w:del w:id="1330" w:author="Nick.Tolimieri [2]" w:date="2022-09-12T15:58:00Z"/>
        </w:rPr>
      </w:pPr>
      <w:del w:id="1331" w:author="Nick.Tolimieri [2]" w:date="2022-09-12T15:58:00Z">
        <w:r w:rsidRPr="00E878A1" w:rsidDel="00E878A1">
          <w:delText>Duggins DO, Simenstad CA, Estes JA (1989) Magnification of Secondary Production by Kelp Detritus in Coastal Marine Ecosystems. Science 245:170-173</w:delText>
        </w:r>
      </w:del>
    </w:p>
    <w:p w14:paraId="0F9B7922" w14:textId="7BEEBB76" w:rsidR="00E878A1" w:rsidRPr="00E878A1" w:rsidDel="00E878A1" w:rsidRDefault="00E878A1">
      <w:pPr>
        <w:pStyle w:val="EndNoteBibliography"/>
        <w:ind w:left="720" w:hanging="720"/>
        <w:rPr>
          <w:del w:id="1332" w:author="Nick.Tolimieri [2]" w:date="2022-09-12T15:58:00Z"/>
        </w:rPr>
      </w:pPr>
      <w:del w:id="1333" w:author="Nick.Tolimieri [2]" w:date="2022-09-12T15:58:00Z">
        <w:r w:rsidRPr="00E878A1" w:rsidDel="00E878A1">
          <w:delText>Dunn RP, Samhouri JF, Baskett ML (2021) Transient dynamics during kelp forest recovery from fishing across multiple trophic levels. Ecological Applications 31</w:delText>
        </w:r>
      </w:del>
    </w:p>
    <w:p w14:paraId="66C76431" w14:textId="76E44628" w:rsidR="00E878A1" w:rsidRPr="00E878A1" w:rsidDel="00E878A1" w:rsidRDefault="00E878A1">
      <w:pPr>
        <w:pStyle w:val="EndNoteBibliography"/>
        <w:ind w:left="720" w:hanging="720"/>
        <w:rPr>
          <w:del w:id="1334" w:author="Nick.Tolimieri [2]" w:date="2022-09-12T15:58:00Z"/>
        </w:rPr>
      </w:pPr>
      <w:del w:id="1335" w:author="Nick.Tolimieri [2]" w:date="2022-09-12T15:58:00Z">
        <w:r w:rsidRPr="00E878A1" w:rsidDel="00E878A1">
          <w:delText xml:space="preserve">Ebert TA (2010) Demographic patterns of the purple sea urchin </w:delText>
        </w:r>
        <w:r w:rsidRPr="00E878A1" w:rsidDel="00E878A1">
          <w:rPr>
            <w:i/>
          </w:rPr>
          <w:delText>Strongylocentrotus purpuratus</w:delText>
        </w:r>
        <w:r w:rsidRPr="00E878A1" w:rsidDel="00E878A1">
          <w:delText xml:space="preserve"> along a latitudinal gradient, 1985–1987. Marine Ecology Progress Series 406:105-120</w:delText>
        </w:r>
      </w:del>
    </w:p>
    <w:p w14:paraId="3901558B" w14:textId="1F983E50" w:rsidR="00E878A1" w:rsidRPr="00E878A1" w:rsidDel="00E878A1" w:rsidRDefault="00E878A1">
      <w:pPr>
        <w:pStyle w:val="EndNoteBibliography"/>
        <w:ind w:left="720" w:hanging="720"/>
        <w:rPr>
          <w:del w:id="1336" w:author="Nick.Tolimieri [2]" w:date="2022-09-12T15:58:00Z"/>
        </w:rPr>
      </w:pPr>
      <w:del w:id="1337" w:author="Nick.Tolimieri [2]" w:date="2022-09-12T15:58:00Z">
        <w:r w:rsidRPr="00E878A1" w:rsidDel="00E878A1">
          <w:delText>Eisaguirre JH, Eisaguirre JM, Davis K, Carlson PM, Gaines SD, Caselle JE (2020) Trophic redundancy and predator size class structure drive differences in kelp forest ecosystem dynamics. Ecology 101:e02993</w:delText>
        </w:r>
      </w:del>
    </w:p>
    <w:p w14:paraId="4879D695" w14:textId="15934645" w:rsidR="00E878A1" w:rsidRPr="00E878A1" w:rsidDel="00E878A1" w:rsidRDefault="00E878A1">
      <w:pPr>
        <w:pStyle w:val="EndNoteBibliography"/>
        <w:ind w:left="720" w:hanging="720"/>
        <w:rPr>
          <w:del w:id="1338" w:author="Nick.Tolimieri [2]" w:date="2022-09-12T15:58:00Z"/>
        </w:rPr>
      </w:pPr>
      <w:del w:id="1339" w:author="Nick.Tolimieri [2]" w:date="2022-09-12T15:58:00Z">
        <w:r w:rsidRPr="00E878A1" w:rsidDel="00E878A1">
          <w:delText>Estes JA, Danner EM, Doak DF, Konar B, Springer AM, Steinberg PD, Tinker MT, Williams TM (2004) Complex trophic interactions in kelp forest ecosystems. Bulletin of Marine Science 74:621-638</w:delText>
        </w:r>
      </w:del>
    </w:p>
    <w:p w14:paraId="5819D7EA" w14:textId="5C967885" w:rsidR="00E878A1" w:rsidRPr="00E878A1" w:rsidDel="00E878A1" w:rsidRDefault="00E878A1">
      <w:pPr>
        <w:pStyle w:val="EndNoteBibliography"/>
        <w:ind w:left="720" w:hanging="720"/>
        <w:rPr>
          <w:del w:id="1340" w:author="Nick.Tolimieri [2]" w:date="2022-09-12T15:58:00Z"/>
        </w:rPr>
      </w:pPr>
      <w:del w:id="1341" w:author="Nick.Tolimieri [2]" w:date="2022-09-12T15:58:00Z">
        <w:r w:rsidRPr="00E878A1" w:rsidDel="00E878A1">
          <w:delText>Eurich JG, Selden RL, Warner RR (2014) California spiny lobster preference for urchins from kelp forests: implications for urchin barren persistence. Marine Ecology Progress Series 498:217-225</w:delText>
        </w:r>
      </w:del>
    </w:p>
    <w:p w14:paraId="41CC0234" w14:textId="4EA52CBB" w:rsidR="00E878A1" w:rsidRPr="00E878A1" w:rsidDel="00E878A1" w:rsidRDefault="00E878A1">
      <w:pPr>
        <w:pStyle w:val="EndNoteBibliography"/>
        <w:ind w:left="720" w:hanging="720"/>
        <w:rPr>
          <w:del w:id="1342" w:author="Nick.Tolimieri [2]" w:date="2022-09-12T15:58:00Z"/>
        </w:rPr>
      </w:pPr>
      <w:del w:id="1343" w:author="Nick.Tolimieri [2]" w:date="2022-09-12T15:58:00Z">
        <w:r w:rsidRPr="00E878A1" w:rsidDel="00E878A1">
          <w:delText>Feehan CJ, Scheibling RE (2014) Effects of sea urchin disease on coastal marine ecosystems. Marine Biology 161:1467-1485</w:delText>
        </w:r>
      </w:del>
    </w:p>
    <w:p w14:paraId="63694BE0" w14:textId="3582EE8F" w:rsidR="00E878A1" w:rsidRPr="00E878A1" w:rsidDel="00E878A1" w:rsidRDefault="00E878A1">
      <w:pPr>
        <w:pStyle w:val="EndNoteBibliography"/>
        <w:ind w:left="720" w:hanging="720"/>
        <w:rPr>
          <w:del w:id="1344" w:author="Nick.Tolimieri [2]" w:date="2022-09-12T15:58:00Z"/>
        </w:rPr>
      </w:pPr>
      <w:del w:id="1345" w:author="Nick.Tolimieri [2]" w:date="2022-09-12T15:58:00Z">
        <w:r w:rsidRPr="00E878A1" w:rsidDel="00E878A1">
          <w:delText>Field JC, Miller RR, Santora JA, Tolimieri N, Haltuch MA, Brodeur RD, Auth TD, Dick EJ, Monk MH, Sakuma KM, Wells BK (2021) Spatiotemporal patterns of variability in the abundance and distribution of winter-spawned pelagic juvenile rockfish in the California Current. Plos One 16</w:delText>
        </w:r>
      </w:del>
    </w:p>
    <w:p w14:paraId="4E6893F6" w14:textId="48A98E39" w:rsidR="00E878A1" w:rsidRPr="00E878A1" w:rsidDel="00E878A1" w:rsidRDefault="00E878A1">
      <w:pPr>
        <w:pStyle w:val="EndNoteBibliography"/>
        <w:ind w:left="720" w:hanging="720"/>
        <w:rPr>
          <w:del w:id="1346" w:author="Nick.Tolimieri [2]" w:date="2022-09-12T15:58:00Z"/>
        </w:rPr>
      </w:pPr>
      <w:del w:id="1347" w:author="Nick.Tolimieri [2]" w:date="2022-09-12T15:58:00Z">
        <w:r w:rsidRPr="00E878A1" w:rsidDel="00E878A1">
          <w:delText>Gallagher JB, Shelamoff V, Layton C (2022) Seaweed ecosystems may not mitigate CO2 emissions. ICES Journal of Marine Science</w:delText>
        </w:r>
      </w:del>
    </w:p>
    <w:p w14:paraId="4DF9740C" w14:textId="4DA9C807" w:rsidR="00E878A1" w:rsidRPr="00E878A1" w:rsidDel="00E878A1" w:rsidRDefault="00E878A1">
      <w:pPr>
        <w:pStyle w:val="EndNoteBibliography"/>
        <w:ind w:left="720" w:hanging="720"/>
        <w:rPr>
          <w:del w:id="1348" w:author="Nick.Tolimieri [2]" w:date="2022-09-12T15:58:00Z"/>
        </w:rPr>
      </w:pPr>
      <w:del w:id="1349" w:author="Nick.Tolimieri [2]" w:date="2022-09-12T15:58:00Z">
        <w:r w:rsidRPr="00E878A1" w:rsidDel="00E878A1">
          <w:delText>Graham MH (2004) Effects of Local Deforestation on the Diversity and Structure of Southern California Giant Kelp Forest Food Webs. Ecosystems 7:341-357</w:delText>
        </w:r>
      </w:del>
    </w:p>
    <w:p w14:paraId="607CF162" w14:textId="1E529134" w:rsidR="00E878A1" w:rsidRPr="00E878A1" w:rsidDel="00E878A1" w:rsidRDefault="00E878A1">
      <w:pPr>
        <w:pStyle w:val="EndNoteBibliography"/>
        <w:ind w:left="720" w:hanging="720"/>
        <w:rPr>
          <w:del w:id="1350" w:author="Nick.Tolimieri [2]" w:date="2022-09-12T15:58:00Z"/>
        </w:rPr>
      </w:pPr>
      <w:del w:id="1351" w:author="Nick.Tolimieri [2]" w:date="2022-09-12T15:58:00Z">
        <w:r w:rsidRPr="00E878A1" w:rsidDel="00E878A1">
          <w:delText>Gregr EJ, Christensen V, Nichol L, Martone RG, Markel RW, Watson JC, Harley CDG, Pakhomov EA, Shurin JB, Chan KMA (2020) Cascading social-ecological costs and benefits triggered by a recovering keystone predator. Science 368:1243-+</w:delText>
        </w:r>
      </w:del>
    </w:p>
    <w:p w14:paraId="7A2E8BC5" w14:textId="03D27784" w:rsidR="00E878A1" w:rsidRPr="00E878A1" w:rsidDel="00E878A1" w:rsidRDefault="00E878A1">
      <w:pPr>
        <w:pStyle w:val="EndNoteBibliography"/>
        <w:ind w:left="720" w:hanging="720"/>
        <w:rPr>
          <w:del w:id="1352" w:author="Nick.Tolimieri [2]" w:date="2022-09-12T15:58:00Z"/>
        </w:rPr>
      </w:pPr>
      <w:del w:id="1353" w:author="Nick.Tolimieri [2]" w:date="2022-09-12T15:58:00Z">
        <w:r w:rsidRPr="00E878A1" w:rsidDel="00E878A1">
          <w:delText>Hamilton SL, Bell TW, Watson JR, Grorud-Colvert KA, Menge BA (2020) Remote sensing: generation of long-term kelp bed data sets for evaluation of impacts of climatic variation. Ecology 101</w:delText>
        </w:r>
      </w:del>
    </w:p>
    <w:p w14:paraId="6F297739" w14:textId="4899451C" w:rsidR="00E878A1" w:rsidRPr="00E878A1" w:rsidDel="00E878A1" w:rsidRDefault="00E878A1">
      <w:pPr>
        <w:pStyle w:val="EndNoteBibliography"/>
        <w:ind w:left="720" w:hanging="720"/>
        <w:rPr>
          <w:del w:id="1354" w:author="Nick.Tolimieri [2]" w:date="2022-09-12T15:58:00Z"/>
        </w:rPr>
      </w:pPr>
      <w:del w:id="1355" w:author="Nick.Tolimieri [2]" w:date="2022-09-12T15:58:00Z">
        <w:r w:rsidRPr="00E878A1" w:rsidDel="00E878A1">
          <w:delTex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w:delText>
        </w:r>
      </w:del>
    </w:p>
    <w:p w14:paraId="0746CEB8" w14:textId="3976C572" w:rsidR="00E878A1" w:rsidRPr="00E878A1" w:rsidDel="00E878A1" w:rsidRDefault="00E878A1">
      <w:pPr>
        <w:pStyle w:val="EndNoteBibliography"/>
        <w:ind w:left="720" w:hanging="720"/>
        <w:rPr>
          <w:del w:id="1356" w:author="Nick.Tolimieri [2]" w:date="2022-09-12T15:58:00Z"/>
        </w:rPr>
      </w:pPr>
      <w:del w:id="1357" w:author="Nick.Tolimieri [2]" w:date="2022-09-12T15:58:00Z">
        <w:r w:rsidRPr="00E878A1" w:rsidDel="00E878A1">
          <w:delText>Harvey CJ, Garfield T, Williams G, Tolimieri N (eds) (2022) 2021-2022 California Current ecosystem status report: A report of the NOAA California Current Integrated Ecosystem Assessment Team (CCIEA) to the Pacific Fishery Management Council, March 13, 2022</w:delText>
        </w:r>
      </w:del>
    </w:p>
    <w:p w14:paraId="38AC1B63" w14:textId="121A0AF3" w:rsidR="00E878A1" w:rsidRPr="00E878A1" w:rsidDel="00E878A1" w:rsidRDefault="00E878A1">
      <w:pPr>
        <w:pStyle w:val="EndNoteBibliography"/>
        <w:ind w:left="720" w:hanging="720"/>
        <w:rPr>
          <w:del w:id="1358" w:author="Nick.Tolimieri [2]" w:date="2022-09-12T15:58:00Z"/>
        </w:rPr>
      </w:pPr>
      <w:del w:id="1359" w:author="Nick.Tolimieri [2]" w:date="2022-09-12T15:58:00Z">
        <w:r w:rsidRPr="00E878A1" w:rsidDel="00E878A1">
          <w:delText>Hewson I, Bistolas KSI, Quijano Cardé EM, Button JB, Foster PJ, Flanzenbaum JM, Kocian J, Lewis CK (2018) Investigating the Complex Association Between Viral Ecology, Environment, and Northeast Pacific Sea Star Wasting. Frontiers in Marine Science 5</w:delText>
        </w:r>
      </w:del>
    </w:p>
    <w:p w14:paraId="7CB5775F" w14:textId="3BB27156" w:rsidR="00E878A1" w:rsidRPr="00E878A1" w:rsidDel="00E878A1" w:rsidRDefault="00E878A1">
      <w:pPr>
        <w:pStyle w:val="EndNoteBibliography"/>
        <w:ind w:left="720" w:hanging="720"/>
        <w:rPr>
          <w:del w:id="1360" w:author="Nick.Tolimieri [2]" w:date="2022-09-12T15:58:00Z"/>
        </w:rPr>
      </w:pPr>
      <w:del w:id="1361" w:author="Nick.Tolimieri [2]" w:date="2022-09-12T15:58:00Z">
        <w:r w:rsidRPr="00E878A1" w:rsidDel="00E878A1">
          <w:delTex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delText>
        </w:r>
      </w:del>
    </w:p>
    <w:p w14:paraId="76F55AF1" w14:textId="1F7A851F" w:rsidR="00E878A1" w:rsidRPr="00E878A1" w:rsidDel="00E878A1" w:rsidRDefault="00E878A1">
      <w:pPr>
        <w:pStyle w:val="EndNoteBibliography"/>
        <w:ind w:left="720" w:hanging="720"/>
        <w:rPr>
          <w:del w:id="1362" w:author="Nick.Tolimieri [2]" w:date="2022-09-12T15:58:00Z"/>
        </w:rPr>
      </w:pPr>
      <w:del w:id="1363" w:author="Nick.Tolimieri [2]" w:date="2022-09-12T15:58:00Z">
        <w:r w:rsidRPr="00E878A1" w:rsidDel="00E878A1">
          <w:delText>Hobday AJ, Alexander LV, Perkins SE, Smale DA, Straub SC, Oliver ECJ, Benthuysen JA, Burrows MT, Donat MG, Peng M, Holbrook NJ, Moore PJ, Scannell HA, Sen Gupta A, Wernberg T (2016) A hierarchical approach to defining marine heatwaves. Progress in Oceanography 141:227-238</w:delText>
        </w:r>
      </w:del>
    </w:p>
    <w:p w14:paraId="4504392E" w14:textId="6C4DCDC9" w:rsidR="00E878A1" w:rsidRPr="00E878A1" w:rsidDel="00E878A1" w:rsidRDefault="00E878A1">
      <w:pPr>
        <w:pStyle w:val="EndNoteBibliography"/>
        <w:ind w:left="720" w:hanging="720"/>
        <w:rPr>
          <w:del w:id="1364" w:author="Nick.Tolimieri [2]" w:date="2022-09-12T15:58:00Z"/>
        </w:rPr>
      </w:pPr>
      <w:del w:id="1365" w:author="Nick.Tolimieri [2]" w:date="2022-09-12T15:58:00Z">
        <w:r w:rsidRPr="00E878A1" w:rsidDel="00E878A1">
          <w:delText>Holbrook SJ, Carr MH, Schmitt RJ, Coyer JA (1990) Effect of Giant Kelp on Local Abundance of Reef Fishes: The Importance of Ontogenetic Resource Requirements. Bulletin of Marine Science 47:104-114</w:delText>
        </w:r>
      </w:del>
    </w:p>
    <w:p w14:paraId="36700717" w14:textId="47A6EFA1" w:rsidR="00E878A1" w:rsidRPr="00E878A1" w:rsidDel="00E878A1" w:rsidRDefault="00E878A1">
      <w:pPr>
        <w:pStyle w:val="EndNoteBibliography"/>
        <w:ind w:left="720" w:hanging="720"/>
        <w:rPr>
          <w:del w:id="1366" w:author="Nick.Tolimieri [2]" w:date="2022-09-12T15:58:00Z"/>
        </w:rPr>
      </w:pPr>
      <w:del w:id="1367" w:author="Nick.Tolimieri [2]" w:date="2022-09-12T15:58:00Z">
        <w:r w:rsidRPr="00E878A1" w:rsidDel="00E878A1">
          <w:delText>Huang B, Liu C, Banzon V, Freeman E, Graham G, Hankins B, Smith T, Zhang H-M (2021) Improvements of the Daily Optimum Interpolation Sea Surface Temperature (DOISST) Version 2.1. Journal of Climate 34:2923-2939</w:delText>
        </w:r>
      </w:del>
    </w:p>
    <w:p w14:paraId="06BED278" w14:textId="600A16E6" w:rsidR="00E878A1" w:rsidRPr="00E878A1" w:rsidDel="00E878A1" w:rsidRDefault="00E878A1">
      <w:pPr>
        <w:pStyle w:val="EndNoteBibliography"/>
        <w:ind w:left="720" w:hanging="720"/>
        <w:rPr>
          <w:del w:id="1368" w:author="Nick.Tolimieri [2]" w:date="2022-09-12T15:58:00Z"/>
        </w:rPr>
      </w:pPr>
      <w:del w:id="1369" w:author="Nick.Tolimieri [2]" w:date="2022-09-12T15:58:00Z">
        <w:r w:rsidRPr="00E878A1" w:rsidDel="00E878A1">
          <w:delText>IPCC (2022) Climate change 2022: Impacts, adaptation and vulnerability. Summary for policy makers. Sixth assessment report. Intergovernmental panel on clmate change</w:delText>
        </w:r>
      </w:del>
    </w:p>
    <w:p w14:paraId="7FC59607" w14:textId="67165283" w:rsidR="00E878A1" w:rsidRPr="00E878A1" w:rsidDel="00E878A1" w:rsidRDefault="00E878A1">
      <w:pPr>
        <w:pStyle w:val="EndNoteBibliography"/>
        <w:ind w:left="720" w:hanging="720"/>
        <w:rPr>
          <w:del w:id="1370" w:author="Nick.Tolimieri [2]" w:date="2022-09-12T15:58:00Z"/>
        </w:rPr>
      </w:pPr>
      <w:del w:id="1371" w:author="Nick.Tolimieri [2]" w:date="2022-09-12T15:58:00Z">
        <w:r w:rsidRPr="00E878A1" w:rsidDel="00E878A1">
          <w:delText>Jacox MG, Alexander MA, Mantua NJ, Scott JD, Hervieux G, Webb RS, Werner FE (2018) Forcing of Multiyear Extreme Ocean Temperatures That Impacted California Current Living Marine Resources in 2016. Bulletin of the American Meteorological Society 99:S27-S33</w:delText>
        </w:r>
      </w:del>
    </w:p>
    <w:p w14:paraId="3A60B512" w14:textId="3C2AC05C" w:rsidR="00E878A1" w:rsidRPr="00E878A1" w:rsidDel="00E878A1" w:rsidRDefault="00E878A1">
      <w:pPr>
        <w:pStyle w:val="EndNoteBibliography"/>
        <w:ind w:left="720" w:hanging="720"/>
        <w:rPr>
          <w:del w:id="1372" w:author="Nick.Tolimieri [2]" w:date="2022-09-12T15:58:00Z"/>
        </w:rPr>
      </w:pPr>
      <w:del w:id="1373" w:author="Nick.Tolimieri [2]" w:date="2022-09-12T15:58:00Z">
        <w:r w:rsidRPr="00E878A1" w:rsidDel="00E878A1">
          <w:delText>Johnson DW (2006) Predation, habitat complexity, and variation in density-dependent mortality of temperate reef fishes. Ecology 87:1179-1188</w:delText>
        </w:r>
      </w:del>
    </w:p>
    <w:p w14:paraId="04D916C2" w14:textId="765AC698" w:rsidR="00E878A1" w:rsidRPr="00E878A1" w:rsidDel="00E878A1" w:rsidRDefault="00E878A1">
      <w:pPr>
        <w:pStyle w:val="EndNoteBibliography"/>
        <w:ind w:left="720" w:hanging="720"/>
        <w:rPr>
          <w:del w:id="1374" w:author="Nick.Tolimieri [2]" w:date="2022-09-12T15:58:00Z"/>
        </w:rPr>
      </w:pPr>
      <w:del w:id="1375" w:author="Nick.Tolimieri [2]" w:date="2022-09-12T15:58:00Z">
        <w:r w:rsidRPr="00E878A1" w:rsidDel="00E878A1">
          <w:delText>Kriegisch N, Reeves SE, Flukes EB, Johnson CR, Ling SD (2019) Drift-kelp suppresses foraging movement of overgrazing sea urchins. Oecologia 190:665-677</w:delText>
        </w:r>
      </w:del>
    </w:p>
    <w:p w14:paraId="52C1FFC5" w14:textId="5F8AF0B1" w:rsidR="00E878A1" w:rsidRPr="00E878A1" w:rsidDel="00E878A1" w:rsidRDefault="00E878A1">
      <w:pPr>
        <w:pStyle w:val="EndNoteBibliography"/>
        <w:ind w:left="720" w:hanging="720"/>
        <w:rPr>
          <w:del w:id="1376" w:author="Nick.Tolimieri [2]" w:date="2022-09-12T15:58:00Z"/>
        </w:rPr>
      </w:pPr>
      <w:del w:id="1377" w:author="Nick.Tolimieri [2]" w:date="2022-09-12T15:58:00Z">
        <w:r w:rsidRPr="00E878A1" w:rsidDel="00E878A1">
          <w:delText>Kvitek RG, Iampietro P, Bowlby CE (1998) Sea Otters and Benthic Prey Communities: A Direct Test of the Sea Otter as Keystone Predator in Washington State. Marine Mammal Science 14:895-902</w:delText>
        </w:r>
      </w:del>
    </w:p>
    <w:p w14:paraId="79B466BE" w14:textId="7D65AF09" w:rsidR="00E878A1" w:rsidRPr="00E878A1" w:rsidDel="00E878A1" w:rsidRDefault="00E878A1">
      <w:pPr>
        <w:pStyle w:val="EndNoteBibliography"/>
        <w:ind w:left="720" w:hanging="720"/>
        <w:rPr>
          <w:del w:id="1378" w:author="Nick.Tolimieri [2]" w:date="2022-09-12T15:58:00Z"/>
        </w:rPr>
      </w:pPr>
      <w:del w:id="1379" w:author="Nick.Tolimieri [2]" w:date="2022-09-12T15:58:00Z">
        <w:r w:rsidRPr="00E878A1" w:rsidDel="00E878A1">
          <w:delTex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delText>
        </w:r>
      </w:del>
    </w:p>
    <w:p w14:paraId="79D7C4C3" w14:textId="3DF191FF" w:rsidR="00E878A1" w:rsidRPr="00E878A1" w:rsidDel="00E878A1" w:rsidRDefault="00E878A1">
      <w:pPr>
        <w:pStyle w:val="EndNoteBibliography"/>
        <w:ind w:left="720" w:hanging="720"/>
        <w:rPr>
          <w:del w:id="1380" w:author="Nick.Tolimieri [2]" w:date="2022-09-12T15:58:00Z"/>
        </w:rPr>
      </w:pPr>
      <w:del w:id="1381" w:author="Nick.Tolimieri [2]" w:date="2022-09-12T15:58:00Z">
        <w:r w:rsidRPr="00E878A1" w:rsidDel="00E878A1">
          <w:delText>Kvitek RG, Shull D, Canestro D, Bowlby EC, Troutman BL (1989) Sea Otters and Benthic Prey Communities in Washington State. Marine Mammal Science 5:266-280</w:delText>
        </w:r>
      </w:del>
    </w:p>
    <w:p w14:paraId="7F683F14" w14:textId="382A08E3" w:rsidR="00E878A1" w:rsidRPr="00E878A1" w:rsidDel="00E878A1" w:rsidRDefault="00E878A1">
      <w:pPr>
        <w:pStyle w:val="EndNoteBibliography"/>
        <w:ind w:left="720" w:hanging="720"/>
        <w:rPr>
          <w:del w:id="1382" w:author="Nick.Tolimieri [2]" w:date="2022-09-12T15:58:00Z"/>
        </w:rPr>
      </w:pPr>
      <w:del w:id="1383" w:author="Nick.Tolimieri [2]" w:date="2022-09-12T15:58:00Z">
        <w:r w:rsidRPr="00E878A1" w:rsidDel="00E878A1">
          <w:delText>Lamy T, Koenigs C, Holbrook SJ, Miller RJ, Stier AC, Reed DC (2020) Foundation species promote community stability by increasing diversity in a giant kelp forest. Ecology 101:e02987</w:delText>
        </w:r>
      </w:del>
    </w:p>
    <w:p w14:paraId="5C31E796" w14:textId="68D32B26" w:rsidR="00E878A1" w:rsidRPr="00E878A1" w:rsidDel="00E878A1" w:rsidRDefault="00E878A1">
      <w:pPr>
        <w:pStyle w:val="EndNoteBibliography"/>
        <w:ind w:left="720" w:hanging="720"/>
        <w:rPr>
          <w:del w:id="1384" w:author="Nick.Tolimieri [2]" w:date="2022-09-12T15:58:00Z"/>
        </w:rPr>
      </w:pPr>
      <w:del w:id="1385" w:author="Nick.Tolimieri [2]" w:date="2022-09-12T15:58:00Z">
        <w:r w:rsidRPr="00E878A1" w:rsidDel="00E878A1">
          <w:delText>Ling S, Scheibling R, Rassweiler A, Johnson C, Shears N, Connell S, Salomon A, Norderhaug K, Pérez-Matus A, Hernández J (2015) Global regime shift dynamics of catastrophic sea urchin overgrazing. Philosophical Transactions of the Royal Society B: Biological Sciences 370:20130269</w:delText>
        </w:r>
      </w:del>
    </w:p>
    <w:p w14:paraId="62C04FB6" w14:textId="7C463FA5" w:rsidR="00E878A1" w:rsidRPr="00E878A1" w:rsidDel="00E878A1" w:rsidRDefault="00E878A1">
      <w:pPr>
        <w:pStyle w:val="EndNoteBibliography"/>
        <w:ind w:left="720" w:hanging="720"/>
        <w:rPr>
          <w:del w:id="1386" w:author="Nick.Tolimieri [2]" w:date="2022-09-12T15:58:00Z"/>
        </w:rPr>
      </w:pPr>
      <w:del w:id="1387" w:author="Nick.Tolimieri [2]" w:date="2022-09-12T15:58:00Z">
        <w:r w:rsidRPr="00E878A1" w:rsidDel="00E878A1">
          <w:delText>Ling SD, Johnson CR, Frusher SD, Ridgway KR (2009) Overfishing reduces resilience of kelp beds to climate-driven catastrophic phase shift. Proceedings of the National Academy of Sciences 106:22341-22345</w:delText>
        </w:r>
      </w:del>
    </w:p>
    <w:p w14:paraId="461DDCF1" w14:textId="14B83E21" w:rsidR="00E878A1" w:rsidRPr="00E878A1" w:rsidDel="00E878A1" w:rsidRDefault="00E878A1">
      <w:pPr>
        <w:pStyle w:val="EndNoteBibliography"/>
        <w:ind w:left="720" w:hanging="720"/>
        <w:rPr>
          <w:del w:id="1388" w:author="Nick.Tolimieri [2]" w:date="2022-09-12T15:58:00Z"/>
        </w:rPr>
      </w:pPr>
      <w:del w:id="1389" w:author="Nick.Tolimieri [2]" w:date="2022-09-12T15:58:00Z">
        <w:r w:rsidRPr="00E878A1" w:rsidDel="00E878A1">
          <w:delText>Lonhart SI, Jeppesen R, Beas-Luna R, Crooks JA, Lorda J (2019) Shifts in the distribution and abundance of coastal marine species along the eastern Pacific Ocean during marine heatwaves from 2013 to 2018. Marine Biodiversity Records 12:13</w:delText>
        </w:r>
      </w:del>
    </w:p>
    <w:p w14:paraId="7AEC41D6" w14:textId="48616328" w:rsidR="00E878A1" w:rsidRPr="00E878A1" w:rsidDel="00E878A1" w:rsidRDefault="00E878A1">
      <w:pPr>
        <w:pStyle w:val="EndNoteBibliography"/>
        <w:ind w:left="720" w:hanging="720"/>
        <w:rPr>
          <w:del w:id="1390" w:author="Nick.Tolimieri [2]" w:date="2022-09-12T15:58:00Z"/>
        </w:rPr>
      </w:pPr>
      <w:del w:id="1391" w:author="Nick.Tolimieri [2]" w:date="2022-09-12T15:58:00Z">
        <w:r w:rsidRPr="00E878A1" w:rsidDel="00E878A1">
          <w:delText>Love MS, Yoklavich M, Thorsteinson L (2002) The rockfishes of the Northeast Pacific. University of California Press, Berkley and Los Angeles</w:delText>
        </w:r>
      </w:del>
    </w:p>
    <w:p w14:paraId="21E5EC39" w14:textId="501C4181" w:rsidR="00E878A1" w:rsidRPr="00E878A1" w:rsidDel="00E878A1" w:rsidRDefault="00E878A1">
      <w:pPr>
        <w:pStyle w:val="EndNoteBibliography"/>
        <w:ind w:left="720" w:hanging="720"/>
        <w:rPr>
          <w:del w:id="1392" w:author="Nick.Tolimieri [2]" w:date="2022-09-12T15:58:00Z"/>
        </w:rPr>
      </w:pPr>
      <w:del w:id="1393" w:author="Nick.Tolimieri [2]" w:date="2022-09-12T15:58:00Z">
        <w:r w:rsidRPr="00E878A1" w:rsidDel="00E878A1">
          <w:delText>Malone DP, Davis K, Lonhart SI, Parsons-Field A, Caselle JE, Carr MH (2022) Large scale, multi-decade monitoring data from kelp forest ecosystems in California and Oregon (USA). Ecology n/a:e3630</w:delText>
        </w:r>
      </w:del>
    </w:p>
    <w:p w14:paraId="448F2C68" w14:textId="7E57045E" w:rsidR="00E878A1" w:rsidRPr="00E878A1" w:rsidDel="00E878A1" w:rsidRDefault="00E878A1">
      <w:pPr>
        <w:pStyle w:val="EndNoteBibliography"/>
        <w:ind w:left="720" w:hanging="720"/>
        <w:rPr>
          <w:del w:id="1394" w:author="Nick.Tolimieri [2]" w:date="2022-09-12T15:58:00Z"/>
        </w:rPr>
      </w:pPr>
      <w:del w:id="1395" w:author="Nick.Tolimieri [2]" w:date="2022-09-12T15:58:00Z">
        <w:r w:rsidRPr="00E878A1" w:rsidDel="00E878A1">
          <w:delText>Markel RW, Shurin JB (2020) Contrasting effects of coastal upwelling on growth and recruitment of nearshore Pacific rockfishes (genus Sebastes). Canadian Journal of Fisheries and Aquatic Sciences 77:950-962</w:delText>
        </w:r>
      </w:del>
    </w:p>
    <w:p w14:paraId="0AC9CE10" w14:textId="0470ECD6" w:rsidR="00E878A1" w:rsidRPr="00E878A1" w:rsidDel="00E878A1" w:rsidRDefault="00E878A1">
      <w:pPr>
        <w:pStyle w:val="EndNoteBibliography"/>
        <w:ind w:left="720" w:hanging="720"/>
        <w:rPr>
          <w:del w:id="1396" w:author="Nick.Tolimieri [2]" w:date="2022-09-12T15:58:00Z"/>
        </w:rPr>
      </w:pPr>
      <w:del w:id="1397" w:author="Nick.Tolimieri [2]" w:date="2022-09-12T15:58:00Z">
        <w:r w:rsidRPr="00E878A1" w:rsidDel="00E878A1">
          <w:delText>Maunder MN, Punt AE (2004) Standardizing catch and effort data: a review of recent approaches. Fisheries Research 70:141-159</w:delText>
        </w:r>
      </w:del>
    </w:p>
    <w:p w14:paraId="5E61AF6B" w14:textId="72394F6F" w:rsidR="00E878A1" w:rsidRPr="00E878A1" w:rsidDel="00E878A1" w:rsidRDefault="00E878A1">
      <w:pPr>
        <w:pStyle w:val="EndNoteBibliography"/>
        <w:ind w:left="720" w:hanging="720"/>
        <w:rPr>
          <w:del w:id="1398" w:author="Nick.Tolimieri [2]" w:date="2022-09-12T15:58:00Z"/>
        </w:rPr>
      </w:pPr>
      <w:del w:id="1399" w:author="Nick.Tolimieri [2]" w:date="2022-09-12T15:58:00Z">
        <w:r w:rsidRPr="00E878A1" w:rsidDel="00E878A1">
          <w:delText>McNaughton SJ (1977) Diversity and Stability of Ecological Communities: A Comment on the Role of Empiricism in Ecology. The American Naturalist 111:515-525</w:delText>
        </w:r>
      </w:del>
    </w:p>
    <w:p w14:paraId="14463E5A" w14:textId="461E3D96" w:rsidR="00E878A1" w:rsidRPr="00E878A1" w:rsidDel="00E878A1" w:rsidRDefault="00E878A1">
      <w:pPr>
        <w:pStyle w:val="EndNoteBibliography"/>
        <w:ind w:left="720" w:hanging="720"/>
        <w:rPr>
          <w:del w:id="1400" w:author="Nick.Tolimieri [2]" w:date="2022-09-12T15:58:00Z"/>
        </w:rPr>
      </w:pPr>
      <w:del w:id="1401" w:author="Nick.Tolimieri [2]" w:date="2022-09-12T15:58:00Z">
        <w:r w:rsidRPr="00E878A1" w:rsidDel="00E878A1">
          <w:delText>McPherson ML, Finger DJI, Houskeeper HF, Bell TW, Carr MH, Rogers-Bennett L, Kudela RM (2021) Large-scale shift in the structure of a kelp forest ecosystem co-occurs with an epizootic and marine heatwave. Communications Biology 4:298</w:delText>
        </w:r>
      </w:del>
    </w:p>
    <w:p w14:paraId="0FA64246" w14:textId="6C1EA428" w:rsidR="00E878A1" w:rsidRPr="00E878A1" w:rsidDel="00E878A1" w:rsidRDefault="00E878A1">
      <w:pPr>
        <w:pStyle w:val="EndNoteBibliography"/>
        <w:ind w:left="720" w:hanging="720"/>
        <w:rPr>
          <w:del w:id="1402" w:author="Nick.Tolimieri [2]" w:date="2022-09-12T15:58:00Z"/>
        </w:rPr>
      </w:pPr>
      <w:del w:id="1403" w:author="Nick.Tolimieri [2]" w:date="2022-09-12T15:58:00Z">
        <w:r w:rsidRPr="00E878A1" w:rsidDel="00E878A1">
          <w:delText>Moitoza DJ, Phillips DW (1979) Prey defense, predator preference, and nonrandom diet: The interactions between Pycnopodia helianthoides and two species of sea urchins. Marine Biology 53:299-304</w:delText>
        </w:r>
      </w:del>
    </w:p>
    <w:p w14:paraId="35DD9446" w14:textId="1FE09F53" w:rsidR="00E878A1" w:rsidRPr="00E878A1" w:rsidDel="00E878A1" w:rsidRDefault="00E878A1">
      <w:pPr>
        <w:pStyle w:val="EndNoteBibliography"/>
        <w:ind w:left="720" w:hanging="720"/>
        <w:rPr>
          <w:del w:id="1404" w:author="Nick.Tolimieri [2]" w:date="2022-09-12T15:58:00Z"/>
        </w:rPr>
      </w:pPr>
      <w:del w:id="1405" w:author="Nick.Tolimieri [2]" w:date="2022-09-12T15:58:00Z">
        <w:r w:rsidRPr="00E878A1" w:rsidDel="00E878A1">
          <w:delText>Montecino-Latorre D, Eisenlord ME, Turner M, Yoshioka R, Harvell CD, Pattengill-Semmens CV, Nichols JD, Gaydos JK (2016) Devastating Transboundary Impacts of Sea Star Wasting Disease on Subtidal Asteroids. Plos One 11:e0163190</w:delText>
        </w:r>
      </w:del>
    </w:p>
    <w:p w14:paraId="32F60310" w14:textId="0E1D09DC" w:rsidR="00E878A1" w:rsidRPr="00E878A1" w:rsidDel="00E878A1" w:rsidRDefault="00E878A1">
      <w:pPr>
        <w:pStyle w:val="EndNoteBibliography"/>
        <w:ind w:left="720" w:hanging="720"/>
        <w:rPr>
          <w:del w:id="1406" w:author="Nick.Tolimieri [2]" w:date="2022-09-12T15:58:00Z"/>
        </w:rPr>
      </w:pPr>
      <w:del w:id="1407" w:author="Nick.Tolimieri [2]" w:date="2022-09-12T15:58:00Z">
        <w:r w:rsidRPr="00E878A1" w:rsidDel="00E878A1">
          <w:delText>Morgan CA, Beckman BR, Weitkamp LA, Fresh KL (2019) Recent Ecosystem Disturbance in the Northern California Current. Fisheries 44:465-474</w:delText>
        </w:r>
      </w:del>
    </w:p>
    <w:p w14:paraId="27F7806B" w14:textId="4335A7BB" w:rsidR="00E878A1" w:rsidRPr="00E878A1" w:rsidDel="00E878A1" w:rsidRDefault="00E878A1">
      <w:pPr>
        <w:pStyle w:val="EndNoteBibliography"/>
        <w:ind w:left="720" w:hanging="720"/>
        <w:rPr>
          <w:del w:id="1408" w:author="Nick.Tolimieri [2]" w:date="2022-09-12T15:58:00Z"/>
        </w:rPr>
      </w:pPr>
      <w:del w:id="1409" w:author="Nick.Tolimieri [2]" w:date="2022-09-12T15:58:00Z">
        <w:r w:rsidRPr="00E878A1" w:rsidDel="00E878A1">
          <w:delText>Muth AF, Graham MH, Lane CE, Harley CDG (2019) Recruitment tolerance to increased temperature present across multiple kelp clades. Ecology 100:e02594</w:delText>
        </w:r>
      </w:del>
    </w:p>
    <w:p w14:paraId="05FF6BD5" w14:textId="2FDEDF0C" w:rsidR="00E878A1" w:rsidRPr="00E878A1" w:rsidDel="00E878A1" w:rsidRDefault="00E878A1">
      <w:pPr>
        <w:pStyle w:val="EndNoteBibliography"/>
        <w:ind w:left="720" w:hanging="720"/>
        <w:rPr>
          <w:del w:id="1410" w:author="Nick.Tolimieri [2]" w:date="2022-09-12T15:58:00Z"/>
        </w:rPr>
      </w:pPr>
      <w:del w:id="1411" w:author="Nick.Tolimieri [2]" w:date="2022-09-12T15:58:00Z">
        <w:r w:rsidRPr="00E878A1" w:rsidDel="00E878A1">
          <w:delText xml:space="preserve">NMFS (2014) Endangered and Threatened Species: Designation of Critical Habitat for thePuget Sound/Georgia Basin Distinct Population Segments of Yelloweye Rockfish, Canary Rockfish and Bocaccio. National Marine Fisheries Service ,Federal Register 79 FR 68041. </w:delText>
        </w:r>
      </w:del>
    </w:p>
    <w:p w14:paraId="33C90A1B" w14:textId="1AA59DFE" w:rsidR="00E878A1" w:rsidRPr="00E878A1" w:rsidDel="00E878A1" w:rsidRDefault="00E878A1">
      <w:pPr>
        <w:pStyle w:val="EndNoteBibliography"/>
        <w:ind w:left="720" w:hanging="720"/>
        <w:rPr>
          <w:del w:id="1412" w:author="Nick.Tolimieri [2]" w:date="2022-09-12T15:58:00Z"/>
        </w:rPr>
      </w:pPr>
      <w:del w:id="1413" w:author="Nick.Tolimieri [2]" w:date="2022-09-12T15:58:00Z">
        <w:r w:rsidRPr="00E878A1" w:rsidDel="00E878A1">
          <w:delText>Okamoto DK, Schroeter SC, Reed DC (2020) Effects of ocean climate on spatiotemporal variation in sea urchin settlement and recruitment. Limnology and Oceanography 65:2076-2091</w:delText>
        </w:r>
      </w:del>
    </w:p>
    <w:p w14:paraId="7373D540" w14:textId="5C1EA813" w:rsidR="00E878A1" w:rsidRPr="00E878A1" w:rsidDel="00E878A1" w:rsidRDefault="00E878A1">
      <w:pPr>
        <w:pStyle w:val="EndNoteBibliography"/>
        <w:ind w:left="720" w:hanging="720"/>
        <w:rPr>
          <w:del w:id="1414" w:author="Nick.Tolimieri [2]" w:date="2022-09-12T15:58:00Z"/>
        </w:rPr>
      </w:pPr>
      <w:del w:id="1415" w:author="Nick.Tolimieri [2]" w:date="2022-09-12T15:58:00Z">
        <w:r w:rsidRPr="00E878A1" w:rsidDel="00E878A1">
          <w:delText>Pearse JS (2006) Ecological role of purple sea urchins. Science 314:940-941</w:delText>
        </w:r>
      </w:del>
    </w:p>
    <w:p w14:paraId="6046DF07" w14:textId="131514AE" w:rsidR="00E878A1" w:rsidRPr="00E878A1" w:rsidDel="00E878A1" w:rsidRDefault="00E878A1">
      <w:pPr>
        <w:pStyle w:val="EndNoteBibliography"/>
        <w:ind w:left="720" w:hanging="720"/>
        <w:rPr>
          <w:del w:id="1416" w:author="Nick.Tolimieri [2]" w:date="2022-09-12T15:58:00Z"/>
        </w:rPr>
      </w:pPr>
      <w:del w:id="1417" w:author="Nick.Tolimieri [2]" w:date="2022-09-12T15:58:00Z">
        <w:r w:rsidRPr="00E878A1" w:rsidDel="00E878A1">
          <w:delText>Pearse JS, Hines AH (1987) Long-Term Population-Dynamics of Sea-Urchins in a Central California Kelp Forest - Rare Recruitment and Rapid Decline. Marine Ecology Progress Series 39:275-283</w:delText>
        </w:r>
      </w:del>
    </w:p>
    <w:p w14:paraId="442D9EFE" w14:textId="26855EB2" w:rsidR="00E878A1" w:rsidRPr="00E878A1" w:rsidDel="00E878A1" w:rsidRDefault="00E878A1">
      <w:pPr>
        <w:pStyle w:val="EndNoteBibliography"/>
        <w:ind w:left="720" w:hanging="720"/>
        <w:rPr>
          <w:del w:id="1418" w:author="Nick.Tolimieri [2]" w:date="2022-09-12T15:58:00Z"/>
        </w:rPr>
      </w:pPr>
      <w:del w:id="1419" w:author="Nick.Tolimieri [2]" w:date="2022-09-12T15:58:00Z">
        <w:r w:rsidRPr="00E878A1" w:rsidDel="00E878A1">
          <w:delText>Pfister CA, Berry HD, Mumford T, Randall Hughes A (2018) The dynamics of Kelp Forests in the Northeast Pacific Ocean and the relationship with environmental drivers. Journal of Ecology 106:1520-1533</w:delText>
        </w:r>
      </w:del>
    </w:p>
    <w:p w14:paraId="541D2275" w14:textId="1A36023A" w:rsidR="00E878A1" w:rsidRPr="00E878A1" w:rsidDel="00E878A1" w:rsidRDefault="00E878A1">
      <w:pPr>
        <w:pStyle w:val="EndNoteBibliography"/>
        <w:ind w:left="720" w:hanging="720"/>
        <w:rPr>
          <w:del w:id="1420" w:author="Nick.Tolimieri [2]" w:date="2022-09-12T15:58:00Z"/>
        </w:rPr>
      </w:pPr>
      <w:del w:id="1421" w:author="Nick.Tolimieri [2]" w:date="2022-09-12T15:58:00Z">
        <w:r w:rsidRPr="00E878A1" w:rsidDel="00E878A1">
          <w:delText>PFMC (2020) Pacific coast groundifhs fishery management plan: for the California, Oregon, and Washington groundfish fishery. Pacific Fishery Management Council, 7700 NE Ambnassador Place, Suite 101, Portland, OR, 97220</w:delText>
        </w:r>
      </w:del>
    </w:p>
    <w:p w14:paraId="62F3A60E" w14:textId="12D9D8EE" w:rsidR="00E878A1" w:rsidRPr="00E878A1" w:rsidDel="00E878A1" w:rsidRDefault="00E878A1">
      <w:pPr>
        <w:pStyle w:val="EndNoteBibliography"/>
        <w:ind w:left="720" w:hanging="720"/>
        <w:rPr>
          <w:del w:id="1422" w:author="Nick.Tolimieri [2]" w:date="2022-09-12T15:58:00Z"/>
        </w:rPr>
      </w:pPr>
      <w:del w:id="1423" w:author="Nick.Tolimieri [2]" w:date="2022-09-12T15:58:00Z">
        <w:r w:rsidRPr="00E878A1" w:rsidDel="00E878A1">
          <w:delText>Pinsky ML, Guannel G, Arkema KK (2013) Quantifying wave attenuation to inform coastal habitat conservation. Ecosphere 4:art95</w:delText>
        </w:r>
      </w:del>
    </w:p>
    <w:p w14:paraId="165C9F24" w14:textId="399E260E" w:rsidR="00E878A1" w:rsidRPr="00E878A1" w:rsidDel="00E878A1" w:rsidRDefault="00E878A1">
      <w:pPr>
        <w:pStyle w:val="EndNoteBibliography"/>
        <w:ind w:left="720" w:hanging="720"/>
        <w:rPr>
          <w:del w:id="1424" w:author="Nick.Tolimieri [2]" w:date="2022-09-12T15:58:00Z"/>
        </w:rPr>
      </w:pPr>
      <w:del w:id="1425" w:author="Nick.Tolimieri [2]" w:date="2022-09-12T15:58:00Z">
        <w:r w:rsidRPr="00E878A1" w:rsidDel="00E878A1">
          <w:delText>Potts JM, Elith J (2006) Comparing species abundance models. Ecological Modelling 199:153-163</w:delText>
        </w:r>
      </w:del>
    </w:p>
    <w:p w14:paraId="2CD1E4D6" w14:textId="371FF8E4" w:rsidR="00E878A1" w:rsidRPr="00E878A1" w:rsidDel="00E878A1" w:rsidRDefault="00E878A1">
      <w:pPr>
        <w:pStyle w:val="EndNoteBibliography"/>
        <w:ind w:left="720" w:hanging="720"/>
        <w:rPr>
          <w:del w:id="1426" w:author="Nick.Tolimieri [2]" w:date="2022-09-12T15:58:00Z"/>
        </w:rPr>
      </w:pPr>
      <w:del w:id="1427" w:author="Nick.Tolimieri [2]" w:date="2022-09-12T15:58:00Z">
        <w:r w:rsidRPr="00E878A1" w:rsidDel="00E878A1">
          <w:delText xml:space="preserve">R Core Team (2021) R: A language and environment for statistical computing. R Foundation for Statistical Computing, Vienna, Austria. URL </w:delText>
        </w:r>
        <w:r w:rsidDel="00E878A1">
          <w:fldChar w:fldCharType="begin"/>
        </w:r>
        <w:r w:rsidDel="00E878A1">
          <w:delInstrText xml:space="preserve"> HYPERLINK "https://www.R-project.org/" </w:delInstrText>
        </w:r>
        <w:r w:rsidDel="00E878A1">
          <w:fldChar w:fldCharType="separate"/>
        </w:r>
        <w:r w:rsidRPr="00E878A1" w:rsidDel="00E878A1">
          <w:rPr>
            <w:rStyle w:val="Hyperlink"/>
          </w:rPr>
          <w:delText>https://www.R-project.org/</w:delText>
        </w:r>
        <w:r w:rsidDel="00E878A1">
          <w:fldChar w:fldCharType="end"/>
        </w:r>
        <w:r w:rsidRPr="00E878A1" w:rsidDel="00E878A1">
          <w:delText xml:space="preserve">. </w:delText>
        </w:r>
      </w:del>
    </w:p>
    <w:p w14:paraId="6676B44F" w14:textId="5421F11F" w:rsidR="00E878A1" w:rsidRPr="00E878A1" w:rsidDel="00E878A1" w:rsidRDefault="00E878A1">
      <w:pPr>
        <w:pStyle w:val="EndNoteBibliography"/>
        <w:ind w:left="720" w:hanging="720"/>
        <w:rPr>
          <w:del w:id="1428" w:author="Nick.Tolimieri [2]" w:date="2022-09-12T15:58:00Z"/>
        </w:rPr>
      </w:pPr>
      <w:del w:id="1429" w:author="Nick.Tolimieri [2]" w:date="2022-09-12T15:58:00Z">
        <w:r w:rsidRPr="00E878A1" w:rsidDel="00E878A1">
          <w:delText>Randell Z, Kenner M, Tomoleoni J, Yee J, Novak M (2022) Kelp-forest dynamics controlled by substrate complexity. Proceedings of the National Academy of Sciences 119:e2103483119</w:delText>
        </w:r>
      </w:del>
    </w:p>
    <w:p w14:paraId="63BECA93" w14:textId="5A567140" w:rsidR="00E878A1" w:rsidRPr="00E878A1" w:rsidDel="00E878A1" w:rsidRDefault="00E878A1">
      <w:pPr>
        <w:pStyle w:val="EndNoteBibliography"/>
        <w:ind w:left="720" w:hanging="720"/>
        <w:rPr>
          <w:del w:id="1430" w:author="Nick.Tolimieri [2]" w:date="2022-09-12T15:58:00Z"/>
        </w:rPr>
      </w:pPr>
      <w:del w:id="1431" w:author="Nick.Tolimieri [2]" w:date="2022-09-12T15:58:00Z">
        <w:r w:rsidRPr="00E878A1" w:rsidDel="00E878A1">
          <w:delText>Reed D, Washburn L, Rassweiler A, Miller R, Bell T, Harrer S (2016) Extreme warming challenges sentinel status of kelp forests as indicators of climate change. Nature Communications 7</w:delText>
        </w:r>
      </w:del>
    </w:p>
    <w:p w14:paraId="137E89FA" w14:textId="7D49A871" w:rsidR="00E878A1" w:rsidRPr="00E878A1" w:rsidDel="00E878A1" w:rsidRDefault="00E878A1">
      <w:pPr>
        <w:pStyle w:val="EndNoteBibliography"/>
        <w:ind w:left="720" w:hanging="720"/>
        <w:rPr>
          <w:del w:id="1432" w:author="Nick.Tolimieri [2]" w:date="2022-09-12T15:58:00Z"/>
        </w:rPr>
      </w:pPr>
      <w:del w:id="1433" w:author="Nick.Tolimieri [2]" w:date="2022-09-12T15:58:00Z">
        <w:r w:rsidRPr="00E878A1" w:rsidDel="00E878A1">
          <w:delText>Reed DC, Rassweiler A, Carr MH, Cavanaugh KC, Malone DP, Siegel DA (2011) Wave disturbance overwhelms top-down and bottom-up control of primary production in California kelp forests. Ecology 92:2108-2116</w:delText>
        </w:r>
      </w:del>
    </w:p>
    <w:p w14:paraId="5E17B346" w14:textId="7B7BCABE" w:rsidR="00E878A1" w:rsidRPr="00E878A1" w:rsidDel="00E878A1" w:rsidRDefault="00E878A1">
      <w:pPr>
        <w:pStyle w:val="EndNoteBibliography"/>
        <w:ind w:left="720" w:hanging="720"/>
        <w:rPr>
          <w:del w:id="1434" w:author="Nick.Tolimieri [2]" w:date="2022-09-12T15:58:00Z"/>
        </w:rPr>
      </w:pPr>
      <w:del w:id="1435" w:author="Nick.Tolimieri [2]" w:date="2022-09-12T15:58:00Z">
        <w:r w:rsidRPr="00E878A1" w:rsidDel="00E878A1">
          <w:delText>Reynolds RW, Smith TM, Liu C, Chelton DB, Casey KS, Schlax MG (2007) Daily High-Resolution-Blended Analyses for Sea Surface Temperature. Journal of Climate 20:5473-5496</w:delText>
        </w:r>
      </w:del>
    </w:p>
    <w:p w14:paraId="646D2745" w14:textId="348AE7E4" w:rsidR="00E878A1" w:rsidRPr="00E878A1" w:rsidDel="00E878A1" w:rsidRDefault="00E878A1">
      <w:pPr>
        <w:pStyle w:val="EndNoteBibliography"/>
        <w:ind w:left="720" w:hanging="720"/>
        <w:rPr>
          <w:del w:id="1436" w:author="Nick.Tolimieri [2]" w:date="2022-09-12T15:58:00Z"/>
        </w:rPr>
      </w:pPr>
      <w:del w:id="1437" w:author="Nick.Tolimieri [2]" w:date="2022-09-12T15:58:00Z">
        <w:r w:rsidRPr="00E878A1" w:rsidDel="00E878A1">
          <w:delText>Rogers-Bennett L, Catton CA (2019) Marine heat wave and multiple stressors tip bull kelp forest to sea urchin barrens. Sci Rep 9:15050</w:delText>
        </w:r>
      </w:del>
    </w:p>
    <w:p w14:paraId="65791B15" w14:textId="27AFA7C7" w:rsidR="00E878A1" w:rsidRPr="00E878A1" w:rsidDel="00E878A1" w:rsidRDefault="00E878A1">
      <w:pPr>
        <w:pStyle w:val="EndNoteBibliography"/>
        <w:ind w:left="720" w:hanging="720"/>
        <w:rPr>
          <w:del w:id="1438" w:author="Nick.Tolimieri [2]" w:date="2022-09-12T15:58:00Z"/>
        </w:rPr>
      </w:pPr>
      <w:del w:id="1439" w:author="Nick.Tolimieri [2]" w:date="2022-09-12T15:58:00Z">
        <w:r w:rsidRPr="00E878A1" w:rsidDel="00E878A1">
          <w:delText>Sanford E, Sones JL, García-Reyes M, Goddard JHR, Largier JL (2019) Widespread shifts in the coastal biota of northern California during the 2014–2016 marine heatwaves. Scientific Reports 9:4216</w:delText>
        </w:r>
      </w:del>
    </w:p>
    <w:p w14:paraId="0B04154D" w14:textId="3EABAC65" w:rsidR="00E878A1" w:rsidRPr="00E878A1" w:rsidDel="00E878A1" w:rsidRDefault="00E878A1">
      <w:pPr>
        <w:pStyle w:val="EndNoteBibliography"/>
        <w:ind w:left="720" w:hanging="720"/>
        <w:rPr>
          <w:del w:id="1440" w:author="Nick.Tolimieri [2]" w:date="2022-09-12T15:58:00Z"/>
        </w:rPr>
      </w:pPr>
      <w:del w:id="1441" w:author="Nick.Tolimieri [2]" w:date="2022-09-12T15:58:00Z">
        <w:r w:rsidRPr="00E878A1" w:rsidDel="00E878A1">
          <w:delText>Scannell HA, Johnson GC, Thompson L, Lyman JM, Riser SC (2020) Subsurface Evolution and Persistence of Marine Heatwaves in the Northeast Pacific. Geophysical Research Letters 47:e2020GL090548</w:delText>
        </w:r>
      </w:del>
    </w:p>
    <w:p w14:paraId="7686D64C" w14:textId="031E2B6D" w:rsidR="00E878A1" w:rsidRPr="00E878A1" w:rsidDel="00E878A1" w:rsidRDefault="00E878A1">
      <w:pPr>
        <w:pStyle w:val="EndNoteBibliography"/>
        <w:ind w:left="720" w:hanging="720"/>
        <w:rPr>
          <w:del w:id="1442" w:author="Nick.Tolimieri [2]" w:date="2022-09-12T15:58:00Z"/>
        </w:rPr>
      </w:pPr>
      <w:del w:id="1443" w:author="Nick.Tolimieri [2]" w:date="2022-09-12T15:58:00Z">
        <w:r w:rsidRPr="00E878A1" w:rsidDel="00E878A1">
          <w:delText>Schiel DR, Foster MS (2015) The Biology and Ecology of Giant Kelp Forests. University of California Press, Berkeley, CA</w:delText>
        </w:r>
      </w:del>
    </w:p>
    <w:p w14:paraId="14719EC3" w14:textId="12D661C4" w:rsidR="00E878A1" w:rsidRPr="00E878A1" w:rsidDel="00E878A1" w:rsidRDefault="00E878A1">
      <w:pPr>
        <w:pStyle w:val="EndNoteBibliography"/>
        <w:ind w:left="720" w:hanging="720"/>
        <w:rPr>
          <w:del w:id="1444" w:author="Nick.Tolimieri [2]" w:date="2022-09-12T15:58:00Z"/>
        </w:rPr>
      </w:pPr>
      <w:del w:id="1445" w:author="Nick.Tolimieri [2]" w:date="2022-09-12T15:58:00Z">
        <w:r w:rsidRPr="00E878A1" w:rsidDel="00E878A1">
          <w:delText>Schindler DE, Armstrong JB, Reed TE (2015) The portfolio concept in ecology and evolution. Frontiers in Ecology and the Environment 15:257-263</w:delText>
        </w:r>
      </w:del>
    </w:p>
    <w:p w14:paraId="02EC0277" w14:textId="462F859D" w:rsidR="00E878A1" w:rsidRPr="00E878A1" w:rsidDel="00E878A1" w:rsidRDefault="00E878A1">
      <w:pPr>
        <w:pStyle w:val="EndNoteBibliography"/>
        <w:ind w:left="720" w:hanging="720"/>
        <w:rPr>
          <w:del w:id="1446" w:author="Nick.Tolimieri [2]" w:date="2022-09-12T15:58:00Z"/>
        </w:rPr>
      </w:pPr>
      <w:del w:id="1447" w:author="Nick.Tolimieri [2]" w:date="2022-09-12T15:58:00Z">
        <w:r w:rsidRPr="00E878A1" w:rsidDel="00E878A1">
          <w:delText>Schlegel RW, Smit AJ (2018) heatwaveR: A central algorithm for the detection of heatwaves and cold-spells. Journal of Open Source Software 3:821</w:delText>
        </w:r>
      </w:del>
    </w:p>
    <w:p w14:paraId="0B24513D" w14:textId="4811BC76" w:rsidR="00E878A1" w:rsidRPr="00E878A1" w:rsidDel="00E878A1" w:rsidRDefault="00E878A1">
      <w:pPr>
        <w:pStyle w:val="EndNoteBibliography"/>
        <w:ind w:left="720" w:hanging="720"/>
        <w:rPr>
          <w:del w:id="1448" w:author="Nick.Tolimieri [2]" w:date="2022-09-12T15:58:00Z"/>
        </w:rPr>
      </w:pPr>
      <w:del w:id="1449" w:author="Nick.Tolimieri [2]" w:date="2022-09-12T15:58:00Z">
        <w:r w:rsidRPr="00E878A1" w:rsidDel="00E878A1">
          <w:delText>Schmitt RJ, Holbrook SJ (1990) Contrasting effects of giant kelp on dynamics of surfperch populations. Oecologia 84:419-429</w:delText>
        </w:r>
      </w:del>
    </w:p>
    <w:p w14:paraId="24F0A79D" w14:textId="56C90A6F" w:rsidR="00E878A1" w:rsidRPr="00E878A1" w:rsidDel="00E878A1" w:rsidRDefault="00E878A1">
      <w:pPr>
        <w:pStyle w:val="EndNoteBibliography"/>
        <w:ind w:left="720" w:hanging="720"/>
        <w:rPr>
          <w:del w:id="1450" w:author="Nick.Tolimieri [2]" w:date="2022-09-12T15:58:00Z"/>
        </w:rPr>
      </w:pPr>
      <w:del w:id="1451" w:author="Nick.Tolimieri [2]" w:date="2022-09-12T15:58:00Z">
        <w:r w:rsidRPr="00E878A1" w:rsidDel="00E878A1">
          <w:delTex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delText>
        </w:r>
      </w:del>
    </w:p>
    <w:p w14:paraId="67064EEA" w14:textId="5F51760D" w:rsidR="00E878A1" w:rsidRPr="00E878A1" w:rsidDel="00E878A1" w:rsidRDefault="00E878A1">
      <w:pPr>
        <w:pStyle w:val="EndNoteBibliography"/>
        <w:ind w:left="720" w:hanging="720"/>
        <w:rPr>
          <w:del w:id="1452" w:author="Nick.Tolimieri [2]" w:date="2022-09-12T15:58:00Z"/>
        </w:rPr>
      </w:pPr>
      <w:del w:id="1453" w:author="Nick.Tolimieri [2]" w:date="2022-09-12T15:58:00Z">
        <w:r w:rsidRPr="00E878A1" w:rsidDel="00E878A1">
          <w:delText>Selden RL, Gaines SD, Hamilton SL, Warner RR (2017) Protection of large predators in a marine reserve alters size-dependent prey mortality. Proceedings of the Royal Society B: Biological Sciences 284:20161936</w:delText>
        </w:r>
      </w:del>
    </w:p>
    <w:p w14:paraId="6CE76B37" w14:textId="570DBAA0" w:rsidR="00E878A1" w:rsidRPr="00E878A1" w:rsidDel="00E878A1" w:rsidRDefault="00E878A1">
      <w:pPr>
        <w:pStyle w:val="EndNoteBibliography"/>
        <w:ind w:left="720" w:hanging="720"/>
        <w:rPr>
          <w:del w:id="1454" w:author="Nick.Tolimieri [2]" w:date="2022-09-12T15:58:00Z"/>
        </w:rPr>
      </w:pPr>
      <w:del w:id="1455" w:author="Nick.Tolimieri [2]" w:date="2022-09-12T15:58:00Z">
        <w:r w:rsidRPr="00E878A1" w:rsidDel="00E878A1">
          <w:delText>Shelton AO, Harvey CJ, Samhouri JF, Andrews KS, Feist BE, Frick KE, Tolimieri N, Williams GD, Antrim LD, Berry HD (2018) From the predictable to the unexpected: kelp forest and benthic invertebrate community dynamics following decades of sea otter expansion. Oecologia 188:1105-1119</w:delText>
        </w:r>
      </w:del>
    </w:p>
    <w:p w14:paraId="49020DC9" w14:textId="31314413" w:rsidR="00E878A1" w:rsidRPr="00E878A1" w:rsidDel="00E878A1" w:rsidRDefault="00E878A1">
      <w:pPr>
        <w:pStyle w:val="EndNoteBibliography"/>
        <w:ind w:left="720" w:hanging="720"/>
        <w:rPr>
          <w:del w:id="1456" w:author="Nick.Tolimieri [2]" w:date="2022-09-12T15:58:00Z"/>
        </w:rPr>
      </w:pPr>
      <w:del w:id="1457" w:author="Nick.Tolimieri [2]" w:date="2022-09-12T15:58:00Z">
        <w:r w:rsidRPr="00E878A1" w:rsidDel="00E878A1">
          <w:delText>Smale DA (2020) Impacts of ocean warming on kelp forest ecosystems. New Phytologist 225:1447-1454</w:delText>
        </w:r>
      </w:del>
    </w:p>
    <w:p w14:paraId="7F285A09" w14:textId="4CAA12FE" w:rsidR="00E878A1" w:rsidRPr="00E878A1" w:rsidDel="00E878A1" w:rsidRDefault="00E878A1">
      <w:pPr>
        <w:pStyle w:val="EndNoteBibliography"/>
        <w:ind w:left="720" w:hanging="720"/>
        <w:rPr>
          <w:del w:id="1458" w:author="Nick.Tolimieri [2]" w:date="2022-09-12T15:58:00Z"/>
        </w:rPr>
      </w:pPr>
      <w:del w:id="1459" w:author="Nick.Tolimieri [2]" w:date="2022-09-12T15:58:00Z">
        <w:r w:rsidRPr="00E878A1" w:rsidDel="00E878A1">
          <w:delText>Smale DA, Wernberg T (2013) Extreme climatic event drives range contraction of a habitat-forming species. Proceedings of the Royal Society B: Biological Sciences 280:20122829</w:delText>
        </w:r>
      </w:del>
    </w:p>
    <w:p w14:paraId="59F9381E" w14:textId="39F61005" w:rsidR="00E878A1" w:rsidRPr="00E878A1" w:rsidDel="00E878A1" w:rsidRDefault="00E878A1">
      <w:pPr>
        <w:pStyle w:val="EndNoteBibliography"/>
        <w:ind w:left="720" w:hanging="720"/>
        <w:rPr>
          <w:del w:id="1460" w:author="Nick.Tolimieri [2]" w:date="2022-09-12T15:58:00Z"/>
        </w:rPr>
      </w:pPr>
      <w:del w:id="1461" w:author="Nick.Tolimieri [2]" w:date="2022-09-12T15:58:00Z">
        <w:r w:rsidRPr="00E878A1" w:rsidDel="00E878A1">
          <w:delText>Smith EAE, Fox MD (2021) Characterizing energy flow in kelp forest food webs: a geochemical review and call for additional research. Ecography</w:delText>
        </w:r>
      </w:del>
    </w:p>
    <w:p w14:paraId="15EAD221" w14:textId="1915FE36" w:rsidR="00E878A1" w:rsidRPr="00E878A1" w:rsidDel="00E878A1" w:rsidRDefault="00E878A1">
      <w:pPr>
        <w:pStyle w:val="EndNoteBibliography"/>
        <w:ind w:left="720" w:hanging="720"/>
        <w:rPr>
          <w:del w:id="1462" w:author="Nick.Tolimieri [2]" w:date="2022-09-12T15:58:00Z"/>
        </w:rPr>
      </w:pPr>
      <w:del w:id="1463" w:author="Nick.Tolimieri [2]" w:date="2022-09-12T15:58:00Z">
        <w:r w:rsidRPr="00E878A1" w:rsidDel="00E878A1">
          <w:delText>Smith JG, Tomoleoni J, Staedler M, Lyon S, Fujii J, Tinker MT (2021) Behavioral responses across a mosaic of ecosystem states restructure a sea otter-urchin trophic cascade. Proc Natl Acad Sci U S A 118</w:delText>
        </w:r>
      </w:del>
    </w:p>
    <w:p w14:paraId="0717EEB9" w14:textId="5C2631EF" w:rsidR="00E878A1" w:rsidRPr="00E878A1" w:rsidDel="00E878A1" w:rsidRDefault="00E878A1">
      <w:pPr>
        <w:pStyle w:val="EndNoteBibliography"/>
        <w:ind w:left="720" w:hanging="720"/>
        <w:rPr>
          <w:del w:id="1464" w:author="Nick.Tolimieri [2]" w:date="2022-09-12T15:58:00Z"/>
        </w:rPr>
      </w:pPr>
      <w:del w:id="1465" w:author="Nick.Tolimieri [2]" w:date="2022-09-12T15:58:00Z">
        <w:r w:rsidRPr="00E878A1" w:rsidDel="00E878A1">
          <w:delText>Straub SC, Wernberg T, Thomsen MS, Moore PJ, Burrows MT, Harvey BP, Smale DA (2019) Resistance, Extinction, and Everything in Between – The Diverse Responses of Seaweeds to Marine Heatwaves. Frontiers in Marine Science 6</w:delText>
        </w:r>
      </w:del>
    </w:p>
    <w:p w14:paraId="0BE5C122" w14:textId="78854DBC" w:rsidR="00E878A1" w:rsidRPr="00E878A1" w:rsidDel="00E878A1" w:rsidRDefault="00E878A1">
      <w:pPr>
        <w:pStyle w:val="EndNoteBibliography"/>
        <w:ind w:left="720" w:hanging="720"/>
        <w:rPr>
          <w:del w:id="1466" w:author="Nick.Tolimieri [2]" w:date="2022-09-12T15:58:00Z"/>
        </w:rPr>
      </w:pPr>
      <w:del w:id="1467" w:author="Nick.Tolimieri [2]" w:date="2022-09-12T15:58:00Z">
        <w:r w:rsidRPr="00E878A1" w:rsidDel="00E878A1">
          <w:delText>Supratya VP, Coleman LJM, Martone PT (2020) Elevated Temperature Affects Phenotypic Plasticity in the Bull Kelp (Nereocystis luetkeana, Phaeophyceae). Journal of Phycology 56:1534-1541</w:delText>
        </w:r>
      </w:del>
    </w:p>
    <w:p w14:paraId="46556F95" w14:textId="363F7D34" w:rsidR="00E878A1" w:rsidRPr="00E878A1" w:rsidDel="00E878A1" w:rsidRDefault="00E878A1">
      <w:pPr>
        <w:pStyle w:val="EndNoteBibliography"/>
        <w:ind w:left="720" w:hanging="720"/>
        <w:rPr>
          <w:del w:id="1468" w:author="Nick.Tolimieri [2]" w:date="2022-09-12T15:58:00Z"/>
        </w:rPr>
      </w:pPr>
      <w:del w:id="1469" w:author="Nick.Tolimieri [2]" w:date="2022-09-12T15:58:00Z">
        <w:r w:rsidRPr="00E878A1" w:rsidDel="00E878A1">
          <w:delText>Teagle H, Hawkins SJ, Moore PJ, Smale DA (2017) The role of kelp species as biogenic habitat formers in coastal marine ecosystems. Journal of Experimental Marine Biology and Ecology 492:81-98</w:delText>
        </w:r>
      </w:del>
    </w:p>
    <w:p w14:paraId="4D46D4E9" w14:textId="3C05D1E6" w:rsidR="00E878A1" w:rsidRPr="00E878A1" w:rsidDel="00E878A1" w:rsidRDefault="00E878A1">
      <w:pPr>
        <w:pStyle w:val="EndNoteBibliography"/>
        <w:ind w:left="720" w:hanging="720"/>
        <w:rPr>
          <w:del w:id="1470" w:author="Nick.Tolimieri [2]" w:date="2022-09-12T15:58:00Z"/>
        </w:rPr>
      </w:pPr>
      <w:del w:id="1471" w:author="Nick.Tolimieri [2]" w:date="2022-09-12T15:58:00Z">
        <w:r w:rsidRPr="00E878A1" w:rsidDel="00E878A1">
          <w:delText>Thomsen MS, Mondardini L, Alestra T, Gerrity S, Tait L, South PM, Lilley SA, Schiel DR (2019) Local extinction of bull kelp (Durvillaea spp.) due to a marine heatwave. Frontiers in Marine Science 6:84</w:delText>
        </w:r>
      </w:del>
    </w:p>
    <w:p w14:paraId="1673F7BA" w14:textId="13A057AE" w:rsidR="00E878A1" w:rsidRPr="00E878A1" w:rsidDel="00E878A1" w:rsidRDefault="00E878A1">
      <w:pPr>
        <w:pStyle w:val="EndNoteBibliography"/>
        <w:ind w:left="720" w:hanging="720"/>
        <w:rPr>
          <w:del w:id="1472" w:author="Nick.Tolimieri [2]" w:date="2022-09-12T15:58:00Z"/>
        </w:rPr>
      </w:pPr>
      <w:del w:id="1473" w:author="Nick.Tolimieri [2]" w:date="2022-09-12T15:58:00Z">
        <w:r w:rsidRPr="00E878A1" w:rsidDel="00E878A1">
          <w:delText>Thorson JT, Scheuerell MD, Olden JD, Schindler DE (2018) Spatial heterogeneity contributes more to portfolio effects than species variability in bottom-associated marine fishes. Proceedings of the Royal Society B: Biological Sciences 285:20180915</w:delText>
        </w:r>
      </w:del>
    </w:p>
    <w:p w14:paraId="15A416D4" w14:textId="77C04183" w:rsidR="00E878A1" w:rsidRPr="00E878A1" w:rsidDel="00E878A1" w:rsidRDefault="00E878A1">
      <w:pPr>
        <w:pStyle w:val="EndNoteBibliography"/>
        <w:ind w:left="720" w:hanging="720"/>
        <w:rPr>
          <w:del w:id="1474" w:author="Nick.Tolimieri [2]" w:date="2022-09-12T15:58:00Z"/>
        </w:rPr>
      </w:pPr>
      <w:del w:id="1475" w:author="Nick.Tolimieri [2]" w:date="2022-09-12T15:58:00Z">
        <w:r w:rsidRPr="00E878A1" w:rsidDel="00E878A1">
          <w:delText>Uthicke S, Schaffelke B, Byrne M (2009) A boom–bust phylum? Ecological and evolutionary consequences of density variations in echinoderms. Ecological Monographs 79:3-24</w:delText>
        </w:r>
      </w:del>
    </w:p>
    <w:p w14:paraId="72D3A649" w14:textId="60B2A720" w:rsidR="00E878A1" w:rsidRPr="00E878A1" w:rsidDel="00E878A1" w:rsidRDefault="00E878A1">
      <w:pPr>
        <w:pStyle w:val="EndNoteBibliography"/>
        <w:ind w:left="720" w:hanging="720"/>
        <w:rPr>
          <w:del w:id="1476" w:author="Nick.Tolimieri [2]" w:date="2022-09-12T15:58:00Z"/>
        </w:rPr>
      </w:pPr>
      <w:del w:id="1477" w:author="Nick.Tolimieri [2]" w:date="2022-09-12T15:58:00Z">
        <w:r w:rsidRPr="00E878A1" w:rsidDel="00E878A1">
          <w:delText xml:space="preserve">Van Wagenen RF (2015) Washington Coastal kelp resources—port townsend to the Columbia River, summer 2014. Washington Department of Natural Resources, Olympia. </w:delText>
        </w:r>
      </w:del>
    </w:p>
    <w:p w14:paraId="402B3F83" w14:textId="216D0CAA" w:rsidR="00E878A1" w:rsidRPr="00E878A1" w:rsidDel="00E878A1" w:rsidRDefault="00E878A1">
      <w:pPr>
        <w:pStyle w:val="EndNoteBibliography"/>
        <w:ind w:left="720" w:hanging="720"/>
        <w:rPr>
          <w:del w:id="1478" w:author="Nick.Tolimieri [2]" w:date="2022-09-12T15:58:00Z"/>
        </w:rPr>
      </w:pPr>
      <w:del w:id="1479" w:author="Nick.Tolimieri [2]" w:date="2022-09-12T15:58:00Z">
        <w:r w:rsidRPr="00E878A1" w:rsidDel="00E878A1">
          <w:delText xml:space="preserve">WADNR (2017) Kelp monitoring—Olympic Peninsula,  Washington State Department of Natural Resources, Olympia, WA. </w:delText>
        </w:r>
        <w:r w:rsidDel="00E878A1">
          <w:fldChar w:fldCharType="begin"/>
        </w:r>
        <w:r w:rsidDel="00E878A1">
          <w:delInstrText xml:space="preserve"> HYPERLINK "http://data-wadnr" </w:delInstrText>
        </w:r>
        <w:r w:rsidDel="00E878A1">
          <w:fldChar w:fldCharType="separate"/>
        </w:r>
        <w:r w:rsidRPr="00E878A1" w:rsidDel="00E878A1">
          <w:rPr>
            <w:rStyle w:val="Hyperlink"/>
          </w:rPr>
          <w:delText>http://data-wadnr</w:delText>
        </w:r>
        <w:r w:rsidDel="00E878A1">
          <w:fldChar w:fldCharType="end"/>
        </w:r>
        <w:r w:rsidRPr="00E878A1" w:rsidDel="00E878A1">
          <w:delText xml:space="preserve"> .opend ata.arcgi s.com/datas ets/kelp-monit oring -olympic-penin sula Accessed: 1 Sept 2017. </w:delText>
        </w:r>
      </w:del>
    </w:p>
    <w:p w14:paraId="6D506618" w14:textId="3D08B286" w:rsidR="00E878A1" w:rsidRPr="00E878A1" w:rsidDel="00E878A1" w:rsidRDefault="00E878A1">
      <w:pPr>
        <w:pStyle w:val="EndNoteBibliography"/>
        <w:ind w:left="720" w:hanging="720"/>
        <w:rPr>
          <w:del w:id="1480" w:author="Nick.Tolimieri [2]" w:date="2022-09-12T15:58:00Z"/>
        </w:rPr>
      </w:pPr>
      <w:del w:id="1481" w:author="Nick.Tolimieri [2]" w:date="2022-09-12T15:58:00Z">
        <w:r w:rsidRPr="00E878A1" w:rsidDel="00E878A1">
          <w:delText>Wallace FR, Hoffmann A, Tagart J (1999) Status of the black rockfish resource in 1999. Pacific Fishery Management Council</w:delText>
        </w:r>
      </w:del>
    </w:p>
    <w:p w14:paraId="61E7DD4A" w14:textId="0DC550EA" w:rsidR="00E878A1" w:rsidRPr="00E878A1" w:rsidDel="00E878A1" w:rsidRDefault="00E878A1">
      <w:pPr>
        <w:pStyle w:val="EndNoteBibliography"/>
        <w:ind w:left="720" w:hanging="720"/>
        <w:rPr>
          <w:del w:id="1482" w:author="Nick.Tolimieri [2]" w:date="2022-09-12T15:58:00Z"/>
        </w:rPr>
      </w:pPr>
      <w:del w:id="1483" w:author="Nick.Tolimieri [2]" w:date="2022-09-12T15:58:00Z">
        <w:r w:rsidRPr="00E878A1" w:rsidDel="00E878A1">
          <w:delText>Walter JA, Castorani MCN, Bell TW, Sheppard Lawrence W, Cavanaugh KC, Reuman DC (2022) Tail-dependent spatial synchrony arises from nonlinear driver–response relationships. Ecology Letters 00:1-13</w:delText>
        </w:r>
      </w:del>
    </w:p>
    <w:p w14:paraId="716277DC" w14:textId="3E8D6AB8" w:rsidR="00E878A1" w:rsidRPr="00E878A1" w:rsidDel="00E878A1" w:rsidRDefault="00E878A1">
      <w:pPr>
        <w:pStyle w:val="EndNoteBibliography"/>
        <w:ind w:left="720" w:hanging="720"/>
        <w:rPr>
          <w:del w:id="1484" w:author="Nick.Tolimieri [2]" w:date="2022-09-12T15:58:00Z"/>
        </w:rPr>
      </w:pPr>
      <w:del w:id="1485" w:author="Nick.Tolimieri [2]" w:date="2022-09-12T15:58:00Z">
        <w:r w:rsidRPr="00E878A1" w:rsidDel="00E878A1">
          <w:delText>Watson J, Estes JA (2011) Stability, resilience, and phase shifts in rocky subtidal communities along the west coast of Vancouver Island, Canada. Ecological Monographs 81:215-239</w:delText>
        </w:r>
      </w:del>
    </w:p>
    <w:p w14:paraId="6744E67B" w14:textId="7E4CABEE" w:rsidR="00E878A1" w:rsidRPr="00E878A1" w:rsidDel="00E878A1" w:rsidRDefault="00E878A1">
      <w:pPr>
        <w:pStyle w:val="EndNoteBibliography"/>
        <w:ind w:left="720" w:hanging="720"/>
        <w:rPr>
          <w:del w:id="1486" w:author="Nick.Tolimieri [2]" w:date="2022-09-12T15:58:00Z"/>
        </w:rPr>
      </w:pPr>
      <w:del w:id="1487" w:author="Nick.Tolimieri [2]" w:date="2022-09-12T15:58:00Z">
        <w:r w:rsidRPr="00E878A1" w:rsidDel="00E878A1">
          <w:delText>Weigel BL, Pfister CA (2021) The dynamics and stoichiometry of dissolved organic carbon release by kelp. Ecology 102:e03221</w:delText>
        </w:r>
      </w:del>
    </w:p>
    <w:p w14:paraId="3266B92F" w14:textId="611A9F51" w:rsidR="00E878A1" w:rsidRPr="00E878A1" w:rsidDel="00E878A1" w:rsidRDefault="00E878A1">
      <w:pPr>
        <w:pStyle w:val="EndNoteBibliography"/>
        <w:ind w:left="720" w:hanging="720"/>
        <w:rPr>
          <w:del w:id="1488" w:author="Nick.Tolimieri [2]" w:date="2022-09-12T15:58:00Z"/>
        </w:rPr>
      </w:pPr>
      <w:del w:id="1489" w:author="Nick.Tolimieri [2]" w:date="2022-09-12T15:58:00Z">
        <w:r w:rsidRPr="00E878A1" w:rsidDel="00E878A1">
          <w:delText>Wernberg T, Bennett S, Babcock RC, De Bettignies T, Cure K, Depczynski M, Dufois F, Fromont J, Fulton CJ, Hovey RK (2016) Climate-driven regime shift of a temperate marine ecosystem. Science 353:169-172</w:delText>
        </w:r>
      </w:del>
    </w:p>
    <w:p w14:paraId="3165CE05" w14:textId="2312D470" w:rsidR="00E878A1" w:rsidRPr="00E878A1" w:rsidDel="00E878A1" w:rsidRDefault="00E878A1">
      <w:pPr>
        <w:pStyle w:val="EndNoteBibliography"/>
        <w:ind w:left="720" w:hanging="720"/>
        <w:rPr>
          <w:del w:id="1490" w:author="Nick.Tolimieri [2]" w:date="2022-09-12T15:58:00Z"/>
        </w:rPr>
      </w:pPr>
      <w:del w:id="1491" w:author="Nick.Tolimieri [2]" w:date="2022-09-12T15:58:00Z">
        <w:r w:rsidRPr="00E878A1" w:rsidDel="00E878A1">
          <w:delText>Wernberg T, Krumhansl K, Filbee-Dexter K, Pedersen MF (2019) Chapter 3 - Status and Trends for the World’s Kelp Forests. In: Sheppard C (ed) World Seas: an Environmental Evaluation (Second Edition). Academic Press</w:delText>
        </w:r>
      </w:del>
    </w:p>
    <w:p w14:paraId="1780D554" w14:textId="71EDB7E2" w:rsidR="00E878A1" w:rsidRPr="00E878A1" w:rsidDel="00E878A1" w:rsidRDefault="00E878A1">
      <w:pPr>
        <w:pStyle w:val="EndNoteBibliography"/>
        <w:ind w:left="720" w:hanging="720"/>
        <w:rPr>
          <w:del w:id="1492" w:author="Nick.Tolimieri [2]" w:date="2022-09-12T15:58:00Z"/>
        </w:rPr>
      </w:pPr>
      <w:del w:id="1493" w:author="Nick.Tolimieri [2]" w:date="2022-09-12T15:58:00Z">
        <w:r w:rsidRPr="00E878A1" w:rsidDel="00E878A1">
          <w:delText>Wernberg T, Smale DA, Tuya F, Thomsen MS, Langlois TJ, De Bettignies T, Bennett S, Rousseaux CS (2013) An extreme climatic event alters marine ecosystem structure in a global biodiversity hotspot. Nature Climate Change 3:78-82</w:delText>
        </w:r>
      </w:del>
    </w:p>
    <w:p w14:paraId="41318086" w14:textId="113AA662" w:rsidR="00E878A1" w:rsidRPr="00E878A1" w:rsidDel="00E878A1" w:rsidRDefault="00E878A1">
      <w:pPr>
        <w:pStyle w:val="EndNoteBibliography"/>
        <w:ind w:left="720" w:hanging="720"/>
        <w:rPr>
          <w:del w:id="1494" w:author="Nick.Tolimieri [2]" w:date="2022-09-12T15:58:00Z"/>
        </w:rPr>
      </w:pPr>
      <w:del w:id="1495" w:author="Nick.Tolimieri [2]" w:date="2022-09-12T15:58:00Z">
        <w:r w:rsidRPr="00E878A1" w:rsidDel="00E878A1">
          <w:delText>Wilmers CC, Estes JA, Edwards M, Laidre KL, Konar B (2012) Do trophic cascades affect the storage and flux of atmospheric carbon? An analysis of sea otters and kelp forests. Frontiers in Ecology and the Environment 10:409-415</w:delText>
        </w:r>
      </w:del>
    </w:p>
    <w:p w14:paraId="5F984457" w14:textId="308EB21D" w:rsidR="00E878A1" w:rsidRPr="00E878A1" w:rsidDel="00E878A1" w:rsidRDefault="00E878A1">
      <w:pPr>
        <w:pStyle w:val="EndNoteBibliography"/>
        <w:ind w:left="720" w:hanging="720"/>
        <w:rPr>
          <w:del w:id="1496" w:author="Nick.Tolimieri [2]" w:date="2022-09-12T15:58:00Z"/>
        </w:rPr>
      </w:pPr>
      <w:del w:id="1497" w:author="Nick.Tolimieri [2]" w:date="2022-09-12T15:58:00Z">
        <w:r w:rsidRPr="00E878A1" w:rsidDel="00E878A1">
          <w:delText>Zimmerman RC, Kremer JN (1984) Episodic nutrient supply to a kelp forest ecosystem in Southern California. Journal of Marine Research 42:591-604</w:delText>
        </w:r>
      </w:del>
    </w:p>
    <w:p w14:paraId="05AAC468" w14:textId="7B8AD606" w:rsidR="00CB309A" w:rsidRDefault="00E878A1">
      <w:pPr>
        <w:spacing w:line="240" w:lineRule="auto"/>
        <w:ind w:left="720" w:hanging="720"/>
        <w:pPrChange w:id="1498" w:author="Nick.Tolimieri [2]" w:date="2022-09-12T15:58:00Z">
          <w:pPr>
            <w:spacing w:line="240" w:lineRule="auto"/>
            <w:ind w:firstLine="0"/>
          </w:pPr>
        </w:pPrChange>
      </w:pPr>
      <w:del w:id="1499" w:author="Nick.Tolimieri [2]" w:date="2022-09-12T15:58:00Z">
        <w:r w:rsidDel="00E878A1">
          <w:fldChar w:fldCharType="end"/>
        </w:r>
      </w:del>
    </w:p>
    <w:sectPr w:rsidR="00CB309A" w:rsidSect="001E59A3">
      <w:headerReference w:type="default" r:id="rId17"/>
      <w:footerReference w:type="default" r:id="rId18"/>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69" w:author="Nick.Tolimieri [2]" w:date="2022-09-02T10:12:00Z" w:initials="N">
    <w:p w14:paraId="3EF41979" w14:textId="77777777" w:rsidR="000C1369" w:rsidRDefault="000C1369">
      <w:pPr>
        <w:pStyle w:val="CommentText"/>
      </w:pPr>
      <w:r>
        <w:rPr>
          <w:rStyle w:val="CommentReference"/>
        </w:rPr>
        <w:annotationRef/>
      </w:r>
      <w:r>
        <w:t>MHW is Fig. S4</w:t>
      </w:r>
    </w:p>
    <w:p w14:paraId="05B343BD" w14:textId="5EB2DF31" w:rsidR="000C1369" w:rsidRDefault="000C1369">
      <w:pPr>
        <w:pStyle w:val="CommentText"/>
      </w:pPr>
      <w:r>
        <w:t>Table S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B343B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62F5C8" w14:textId="77777777" w:rsidR="00761563" w:rsidRDefault="00761563">
      <w:pPr>
        <w:spacing w:line="240" w:lineRule="auto"/>
      </w:pPr>
      <w:r>
        <w:separator/>
      </w:r>
    </w:p>
  </w:endnote>
  <w:endnote w:type="continuationSeparator" w:id="0">
    <w:p w14:paraId="05A0FE78" w14:textId="77777777" w:rsidR="00761563" w:rsidRDefault="0076156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dvGulliv-R">
    <w:panose1 w:val="00000000000000000000"/>
    <w:charset w:val="00"/>
    <w:family w:val="roman"/>
    <w:notTrueType/>
    <w:pitch w:val="default"/>
    <w:sig w:usb0="00000003" w:usb1="00000000" w:usb2="00000000" w:usb3="00000000" w:csb0="00000001" w:csb1="00000000"/>
  </w:font>
  <w:font w:name="Gungsuh">
    <w:altName w:val="Malgun Gothic"/>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596A4F36" w:rsidR="000C1369" w:rsidRDefault="000C1369">
        <w:pPr>
          <w:pStyle w:val="Footer"/>
          <w:jc w:val="center"/>
        </w:pPr>
        <w:r>
          <w:fldChar w:fldCharType="begin"/>
        </w:r>
        <w:r>
          <w:instrText xml:space="preserve"> PAGE   \* MERGEFORMAT </w:instrText>
        </w:r>
        <w:r>
          <w:fldChar w:fldCharType="separate"/>
        </w:r>
        <w:r w:rsidR="004F529A">
          <w:rPr>
            <w:noProof/>
          </w:rPr>
          <w:t>44</w:t>
        </w:r>
        <w:r>
          <w:rPr>
            <w:noProof/>
          </w:rPr>
          <w:fldChar w:fldCharType="end"/>
        </w:r>
      </w:p>
    </w:sdtContent>
  </w:sdt>
  <w:p w14:paraId="06AEA31B" w14:textId="629E2D02" w:rsidR="000C1369" w:rsidRDefault="000C1369">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2B97F0" w14:textId="77777777" w:rsidR="00761563" w:rsidRDefault="00761563">
      <w:pPr>
        <w:spacing w:line="240" w:lineRule="auto"/>
      </w:pPr>
      <w:r>
        <w:separator/>
      </w:r>
    </w:p>
  </w:footnote>
  <w:footnote w:type="continuationSeparator" w:id="0">
    <w:p w14:paraId="2D146AC5" w14:textId="77777777" w:rsidR="00761563" w:rsidRDefault="0076156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0C1369" w:rsidRDefault="000C1369">
    <w:pPr>
      <w:pStyle w:val="Header"/>
    </w:pPr>
    <w:r>
      <w:t>MHW, SSWS, and Washington Kelp Forests</w:t>
    </w:r>
  </w:p>
  <w:p w14:paraId="74E2BB90" w14:textId="77777777" w:rsidR="000C1369" w:rsidRDefault="000C13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7"/>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7"/>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record-ids&gt;&lt;/item&gt;&lt;/Libraries&gt;"/>
  </w:docVars>
  <w:rsids>
    <w:rsidRoot w:val="00471A3D"/>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422F1"/>
    <w:rsid w:val="000436A3"/>
    <w:rsid w:val="00043C06"/>
    <w:rsid w:val="00045994"/>
    <w:rsid w:val="000467C2"/>
    <w:rsid w:val="00054418"/>
    <w:rsid w:val="00055812"/>
    <w:rsid w:val="00055832"/>
    <w:rsid w:val="0005668D"/>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08AF"/>
    <w:rsid w:val="000B28CF"/>
    <w:rsid w:val="000B7309"/>
    <w:rsid w:val="000B76E4"/>
    <w:rsid w:val="000B7911"/>
    <w:rsid w:val="000C02D6"/>
    <w:rsid w:val="000C1369"/>
    <w:rsid w:val="000C215D"/>
    <w:rsid w:val="000C26AA"/>
    <w:rsid w:val="000C6787"/>
    <w:rsid w:val="000C72E1"/>
    <w:rsid w:val="000C7508"/>
    <w:rsid w:val="000D0F83"/>
    <w:rsid w:val="000D41D1"/>
    <w:rsid w:val="000D6AFE"/>
    <w:rsid w:val="000E01A0"/>
    <w:rsid w:val="000E0D71"/>
    <w:rsid w:val="000E2647"/>
    <w:rsid w:val="000E2E98"/>
    <w:rsid w:val="000E4E61"/>
    <w:rsid w:val="000E51C6"/>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5A96"/>
    <w:rsid w:val="00115CEB"/>
    <w:rsid w:val="0011717F"/>
    <w:rsid w:val="00120F88"/>
    <w:rsid w:val="00125963"/>
    <w:rsid w:val="001302B4"/>
    <w:rsid w:val="001328F7"/>
    <w:rsid w:val="00133996"/>
    <w:rsid w:val="00134309"/>
    <w:rsid w:val="001353FD"/>
    <w:rsid w:val="00135413"/>
    <w:rsid w:val="0013601F"/>
    <w:rsid w:val="00142332"/>
    <w:rsid w:val="00142C54"/>
    <w:rsid w:val="001501BB"/>
    <w:rsid w:val="00151934"/>
    <w:rsid w:val="00152D91"/>
    <w:rsid w:val="00154489"/>
    <w:rsid w:val="001557F4"/>
    <w:rsid w:val="00164689"/>
    <w:rsid w:val="00164FFF"/>
    <w:rsid w:val="00165D15"/>
    <w:rsid w:val="00175D23"/>
    <w:rsid w:val="001817D2"/>
    <w:rsid w:val="001822E9"/>
    <w:rsid w:val="00184DD5"/>
    <w:rsid w:val="00186AB2"/>
    <w:rsid w:val="00191063"/>
    <w:rsid w:val="001A060D"/>
    <w:rsid w:val="001A5B6F"/>
    <w:rsid w:val="001A6E4D"/>
    <w:rsid w:val="001B02BF"/>
    <w:rsid w:val="001B09B3"/>
    <w:rsid w:val="001B10DB"/>
    <w:rsid w:val="001B278A"/>
    <w:rsid w:val="001B570F"/>
    <w:rsid w:val="001B6711"/>
    <w:rsid w:val="001B6D8C"/>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0955"/>
    <w:rsid w:val="00241BEB"/>
    <w:rsid w:val="0025183C"/>
    <w:rsid w:val="0025518C"/>
    <w:rsid w:val="0025742D"/>
    <w:rsid w:val="00257AFB"/>
    <w:rsid w:val="00260681"/>
    <w:rsid w:val="00261F22"/>
    <w:rsid w:val="002623AD"/>
    <w:rsid w:val="00262741"/>
    <w:rsid w:val="00270453"/>
    <w:rsid w:val="0027091A"/>
    <w:rsid w:val="00270E92"/>
    <w:rsid w:val="002717DA"/>
    <w:rsid w:val="0027250C"/>
    <w:rsid w:val="00275138"/>
    <w:rsid w:val="00275941"/>
    <w:rsid w:val="00284AF7"/>
    <w:rsid w:val="0028520A"/>
    <w:rsid w:val="00286336"/>
    <w:rsid w:val="00286DD0"/>
    <w:rsid w:val="00287BAB"/>
    <w:rsid w:val="00290F3A"/>
    <w:rsid w:val="002917C7"/>
    <w:rsid w:val="00293BE7"/>
    <w:rsid w:val="00293C4C"/>
    <w:rsid w:val="0029688A"/>
    <w:rsid w:val="0029777C"/>
    <w:rsid w:val="002A1224"/>
    <w:rsid w:val="002B03D2"/>
    <w:rsid w:val="002B10C3"/>
    <w:rsid w:val="002B257F"/>
    <w:rsid w:val="002B4C00"/>
    <w:rsid w:val="002B7487"/>
    <w:rsid w:val="002C2468"/>
    <w:rsid w:val="002C6A20"/>
    <w:rsid w:val="002D0061"/>
    <w:rsid w:val="002D2828"/>
    <w:rsid w:val="002D2CAC"/>
    <w:rsid w:val="002D378C"/>
    <w:rsid w:val="002D5B13"/>
    <w:rsid w:val="002D6F44"/>
    <w:rsid w:val="002E2D71"/>
    <w:rsid w:val="002E4B5F"/>
    <w:rsid w:val="00301A54"/>
    <w:rsid w:val="003117B2"/>
    <w:rsid w:val="003167E3"/>
    <w:rsid w:val="00320E4D"/>
    <w:rsid w:val="0032529B"/>
    <w:rsid w:val="00325DFE"/>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B02C5"/>
    <w:rsid w:val="003B037B"/>
    <w:rsid w:val="003B062A"/>
    <w:rsid w:val="003B0D69"/>
    <w:rsid w:val="003B7A21"/>
    <w:rsid w:val="003C29B4"/>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B2F"/>
    <w:rsid w:val="003F7E84"/>
    <w:rsid w:val="004003B8"/>
    <w:rsid w:val="0040085F"/>
    <w:rsid w:val="004030AF"/>
    <w:rsid w:val="0040758B"/>
    <w:rsid w:val="0041101E"/>
    <w:rsid w:val="00411B3A"/>
    <w:rsid w:val="00414B8B"/>
    <w:rsid w:val="0041566A"/>
    <w:rsid w:val="004205CB"/>
    <w:rsid w:val="004215CA"/>
    <w:rsid w:val="0042230B"/>
    <w:rsid w:val="00422814"/>
    <w:rsid w:val="00434BA9"/>
    <w:rsid w:val="004353FA"/>
    <w:rsid w:val="00436810"/>
    <w:rsid w:val="004369B8"/>
    <w:rsid w:val="0043773A"/>
    <w:rsid w:val="004378FD"/>
    <w:rsid w:val="00442DFD"/>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793"/>
    <w:rsid w:val="004C5494"/>
    <w:rsid w:val="004D1BC6"/>
    <w:rsid w:val="004D2735"/>
    <w:rsid w:val="004D2E10"/>
    <w:rsid w:val="004D744C"/>
    <w:rsid w:val="004D7452"/>
    <w:rsid w:val="004E1CD8"/>
    <w:rsid w:val="004E40CE"/>
    <w:rsid w:val="004E54BF"/>
    <w:rsid w:val="004E5F53"/>
    <w:rsid w:val="004F06A1"/>
    <w:rsid w:val="004F1234"/>
    <w:rsid w:val="004F4C42"/>
    <w:rsid w:val="004F529A"/>
    <w:rsid w:val="004F69BD"/>
    <w:rsid w:val="004F7179"/>
    <w:rsid w:val="00500A49"/>
    <w:rsid w:val="00502679"/>
    <w:rsid w:val="00502827"/>
    <w:rsid w:val="005032AD"/>
    <w:rsid w:val="005033ED"/>
    <w:rsid w:val="005056B6"/>
    <w:rsid w:val="00505DA7"/>
    <w:rsid w:val="005132B4"/>
    <w:rsid w:val="00513BEC"/>
    <w:rsid w:val="00517E1A"/>
    <w:rsid w:val="00521161"/>
    <w:rsid w:val="00524003"/>
    <w:rsid w:val="005241E2"/>
    <w:rsid w:val="005263C7"/>
    <w:rsid w:val="005272B1"/>
    <w:rsid w:val="00531B28"/>
    <w:rsid w:val="00537065"/>
    <w:rsid w:val="00544DDD"/>
    <w:rsid w:val="005450F5"/>
    <w:rsid w:val="005474ED"/>
    <w:rsid w:val="005504D7"/>
    <w:rsid w:val="00550F8A"/>
    <w:rsid w:val="0055342A"/>
    <w:rsid w:val="00553E30"/>
    <w:rsid w:val="005550E0"/>
    <w:rsid w:val="00556BF1"/>
    <w:rsid w:val="005602C9"/>
    <w:rsid w:val="00560C70"/>
    <w:rsid w:val="00561309"/>
    <w:rsid w:val="005635FF"/>
    <w:rsid w:val="00566708"/>
    <w:rsid w:val="00567B81"/>
    <w:rsid w:val="00570B15"/>
    <w:rsid w:val="0057479C"/>
    <w:rsid w:val="00577222"/>
    <w:rsid w:val="00582DAD"/>
    <w:rsid w:val="00583812"/>
    <w:rsid w:val="005869D6"/>
    <w:rsid w:val="00587473"/>
    <w:rsid w:val="00587703"/>
    <w:rsid w:val="00591F03"/>
    <w:rsid w:val="0059317D"/>
    <w:rsid w:val="00594E7A"/>
    <w:rsid w:val="00594F87"/>
    <w:rsid w:val="0059678B"/>
    <w:rsid w:val="005A08BC"/>
    <w:rsid w:val="005A3E26"/>
    <w:rsid w:val="005A5B62"/>
    <w:rsid w:val="005A7C0A"/>
    <w:rsid w:val="005B0D8C"/>
    <w:rsid w:val="005B2728"/>
    <w:rsid w:val="005B4A45"/>
    <w:rsid w:val="005B5B9E"/>
    <w:rsid w:val="005B6AA6"/>
    <w:rsid w:val="005B6EAD"/>
    <w:rsid w:val="005C2065"/>
    <w:rsid w:val="005C3E95"/>
    <w:rsid w:val="005C5D2C"/>
    <w:rsid w:val="005C65FB"/>
    <w:rsid w:val="005D032B"/>
    <w:rsid w:val="005D6020"/>
    <w:rsid w:val="005E1C8A"/>
    <w:rsid w:val="005E28EE"/>
    <w:rsid w:val="005E59BB"/>
    <w:rsid w:val="005E63CE"/>
    <w:rsid w:val="005F1899"/>
    <w:rsid w:val="005F4119"/>
    <w:rsid w:val="005F5A0C"/>
    <w:rsid w:val="005F616E"/>
    <w:rsid w:val="005F6541"/>
    <w:rsid w:val="00602104"/>
    <w:rsid w:val="00602CC8"/>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D38"/>
    <w:rsid w:val="006A2A4A"/>
    <w:rsid w:val="006A6394"/>
    <w:rsid w:val="006B539D"/>
    <w:rsid w:val="006B75F2"/>
    <w:rsid w:val="006C0AD9"/>
    <w:rsid w:val="006C1C82"/>
    <w:rsid w:val="006C4677"/>
    <w:rsid w:val="006C5103"/>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304FA"/>
    <w:rsid w:val="0073420A"/>
    <w:rsid w:val="00735927"/>
    <w:rsid w:val="00736D87"/>
    <w:rsid w:val="00737511"/>
    <w:rsid w:val="007407D7"/>
    <w:rsid w:val="00743D61"/>
    <w:rsid w:val="007500CF"/>
    <w:rsid w:val="00754042"/>
    <w:rsid w:val="007546E3"/>
    <w:rsid w:val="00755196"/>
    <w:rsid w:val="00761563"/>
    <w:rsid w:val="007618AE"/>
    <w:rsid w:val="007622EF"/>
    <w:rsid w:val="00764B74"/>
    <w:rsid w:val="007666CF"/>
    <w:rsid w:val="00770825"/>
    <w:rsid w:val="007731E7"/>
    <w:rsid w:val="0077562B"/>
    <w:rsid w:val="007844D4"/>
    <w:rsid w:val="007949C2"/>
    <w:rsid w:val="00794E2C"/>
    <w:rsid w:val="00796CA6"/>
    <w:rsid w:val="007A07BA"/>
    <w:rsid w:val="007A3B77"/>
    <w:rsid w:val="007A6007"/>
    <w:rsid w:val="007A6A6B"/>
    <w:rsid w:val="007B00CA"/>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232F"/>
    <w:rsid w:val="008339DF"/>
    <w:rsid w:val="00840D86"/>
    <w:rsid w:val="00840E54"/>
    <w:rsid w:val="00843623"/>
    <w:rsid w:val="008445A1"/>
    <w:rsid w:val="00845556"/>
    <w:rsid w:val="00851108"/>
    <w:rsid w:val="00854208"/>
    <w:rsid w:val="008543FE"/>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A0DCE"/>
    <w:rsid w:val="008A15FF"/>
    <w:rsid w:val="008A1F00"/>
    <w:rsid w:val="008A3F3E"/>
    <w:rsid w:val="008A527E"/>
    <w:rsid w:val="008A5528"/>
    <w:rsid w:val="008A6B3E"/>
    <w:rsid w:val="008C0371"/>
    <w:rsid w:val="008C19F1"/>
    <w:rsid w:val="008C26AB"/>
    <w:rsid w:val="008C3B33"/>
    <w:rsid w:val="008C4C74"/>
    <w:rsid w:val="008C568A"/>
    <w:rsid w:val="008C5F1A"/>
    <w:rsid w:val="008C68EF"/>
    <w:rsid w:val="008D19A5"/>
    <w:rsid w:val="008D6D2E"/>
    <w:rsid w:val="008E1E15"/>
    <w:rsid w:val="008E2735"/>
    <w:rsid w:val="008E2BA0"/>
    <w:rsid w:val="008E5B60"/>
    <w:rsid w:val="008F18DB"/>
    <w:rsid w:val="00900C03"/>
    <w:rsid w:val="009024E2"/>
    <w:rsid w:val="00902D95"/>
    <w:rsid w:val="00903F4B"/>
    <w:rsid w:val="00904AB6"/>
    <w:rsid w:val="00912CF7"/>
    <w:rsid w:val="009131C3"/>
    <w:rsid w:val="00917ACC"/>
    <w:rsid w:val="00921661"/>
    <w:rsid w:val="00922417"/>
    <w:rsid w:val="00927410"/>
    <w:rsid w:val="0093026C"/>
    <w:rsid w:val="009339A4"/>
    <w:rsid w:val="00940588"/>
    <w:rsid w:val="00944C2E"/>
    <w:rsid w:val="009473A6"/>
    <w:rsid w:val="00954CB3"/>
    <w:rsid w:val="00955F04"/>
    <w:rsid w:val="009567DC"/>
    <w:rsid w:val="00960C6A"/>
    <w:rsid w:val="00961FEF"/>
    <w:rsid w:val="0097011C"/>
    <w:rsid w:val="009712B6"/>
    <w:rsid w:val="0097296F"/>
    <w:rsid w:val="009755A9"/>
    <w:rsid w:val="00975DE3"/>
    <w:rsid w:val="009809AE"/>
    <w:rsid w:val="00982E5D"/>
    <w:rsid w:val="00985276"/>
    <w:rsid w:val="00987E2B"/>
    <w:rsid w:val="009908C3"/>
    <w:rsid w:val="00990D2E"/>
    <w:rsid w:val="009A0781"/>
    <w:rsid w:val="009A0ACF"/>
    <w:rsid w:val="009A42A8"/>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0F7E"/>
    <w:rsid w:val="00A11158"/>
    <w:rsid w:val="00A12D1D"/>
    <w:rsid w:val="00A13C9A"/>
    <w:rsid w:val="00A146DE"/>
    <w:rsid w:val="00A16D7B"/>
    <w:rsid w:val="00A17A1E"/>
    <w:rsid w:val="00A206C5"/>
    <w:rsid w:val="00A21D96"/>
    <w:rsid w:val="00A30280"/>
    <w:rsid w:val="00A312EA"/>
    <w:rsid w:val="00A34A83"/>
    <w:rsid w:val="00A359DC"/>
    <w:rsid w:val="00A360D5"/>
    <w:rsid w:val="00A36136"/>
    <w:rsid w:val="00A377BE"/>
    <w:rsid w:val="00A408D2"/>
    <w:rsid w:val="00A41679"/>
    <w:rsid w:val="00A4413F"/>
    <w:rsid w:val="00A47192"/>
    <w:rsid w:val="00A50E93"/>
    <w:rsid w:val="00A50EB8"/>
    <w:rsid w:val="00A5119B"/>
    <w:rsid w:val="00A5249A"/>
    <w:rsid w:val="00A57AD7"/>
    <w:rsid w:val="00A6055A"/>
    <w:rsid w:val="00A628B0"/>
    <w:rsid w:val="00A6292B"/>
    <w:rsid w:val="00A62E96"/>
    <w:rsid w:val="00A632E8"/>
    <w:rsid w:val="00A633DB"/>
    <w:rsid w:val="00A637B7"/>
    <w:rsid w:val="00A64CF7"/>
    <w:rsid w:val="00A715E9"/>
    <w:rsid w:val="00A73E6A"/>
    <w:rsid w:val="00A74561"/>
    <w:rsid w:val="00A7703B"/>
    <w:rsid w:val="00A77569"/>
    <w:rsid w:val="00A77CCD"/>
    <w:rsid w:val="00A81437"/>
    <w:rsid w:val="00A91510"/>
    <w:rsid w:val="00A943B6"/>
    <w:rsid w:val="00A95862"/>
    <w:rsid w:val="00A960F3"/>
    <w:rsid w:val="00A972D1"/>
    <w:rsid w:val="00AA4B62"/>
    <w:rsid w:val="00AA695C"/>
    <w:rsid w:val="00AC1C0B"/>
    <w:rsid w:val="00AC1EC9"/>
    <w:rsid w:val="00AC5B76"/>
    <w:rsid w:val="00AC72C5"/>
    <w:rsid w:val="00AC7582"/>
    <w:rsid w:val="00AD0558"/>
    <w:rsid w:val="00AD0B4B"/>
    <w:rsid w:val="00AD312D"/>
    <w:rsid w:val="00AD3876"/>
    <w:rsid w:val="00AD50E7"/>
    <w:rsid w:val="00AD6474"/>
    <w:rsid w:val="00AD69E2"/>
    <w:rsid w:val="00AE532B"/>
    <w:rsid w:val="00AE78FF"/>
    <w:rsid w:val="00AF0101"/>
    <w:rsid w:val="00AF7326"/>
    <w:rsid w:val="00B0213D"/>
    <w:rsid w:val="00B03655"/>
    <w:rsid w:val="00B07794"/>
    <w:rsid w:val="00B1443C"/>
    <w:rsid w:val="00B1648B"/>
    <w:rsid w:val="00B2027C"/>
    <w:rsid w:val="00B23147"/>
    <w:rsid w:val="00B27D96"/>
    <w:rsid w:val="00B30711"/>
    <w:rsid w:val="00B33C73"/>
    <w:rsid w:val="00B3658B"/>
    <w:rsid w:val="00B3666E"/>
    <w:rsid w:val="00B52571"/>
    <w:rsid w:val="00B52794"/>
    <w:rsid w:val="00B52E81"/>
    <w:rsid w:val="00B556E5"/>
    <w:rsid w:val="00B620B8"/>
    <w:rsid w:val="00B6658B"/>
    <w:rsid w:val="00B76F1A"/>
    <w:rsid w:val="00B77020"/>
    <w:rsid w:val="00B77482"/>
    <w:rsid w:val="00B80596"/>
    <w:rsid w:val="00B81532"/>
    <w:rsid w:val="00B816D1"/>
    <w:rsid w:val="00B81D13"/>
    <w:rsid w:val="00B86221"/>
    <w:rsid w:val="00B87680"/>
    <w:rsid w:val="00B91AAE"/>
    <w:rsid w:val="00B91C6D"/>
    <w:rsid w:val="00B9446A"/>
    <w:rsid w:val="00B959D8"/>
    <w:rsid w:val="00B975D1"/>
    <w:rsid w:val="00BA56C3"/>
    <w:rsid w:val="00BA6E61"/>
    <w:rsid w:val="00BB3D36"/>
    <w:rsid w:val="00BB49FB"/>
    <w:rsid w:val="00BB5A6F"/>
    <w:rsid w:val="00BC2B2F"/>
    <w:rsid w:val="00BC7F7B"/>
    <w:rsid w:val="00BD073A"/>
    <w:rsid w:val="00BD2B37"/>
    <w:rsid w:val="00BD4B94"/>
    <w:rsid w:val="00BD4D25"/>
    <w:rsid w:val="00BD54EB"/>
    <w:rsid w:val="00BE0413"/>
    <w:rsid w:val="00BE2B28"/>
    <w:rsid w:val="00BE2B55"/>
    <w:rsid w:val="00BE6862"/>
    <w:rsid w:val="00BE7D5F"/>
    <w:rsid w:val="00BF0D84"/>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81551"/>
    <w:rsid w:val="00C838D0"/>
    <w:rsid w:val="00C867FA"/>
    <w:rsid w:val="00C870D3"/>
    <w:rsid w:val="00C92BD2"/>
    <w:rsid w:val="00C97E75"/>
    <w:rsid w:val="00CA0DE2"/>
    <w:rsid w:val="00CA40F1"/>
    <w:rsid w:val="00CA4F65"/>
    <w:rsid w:val="00CA52F6"/>
    <w:rsid w:val="00CB309A"/>
    <w:rsid w:val="00CB317F"/>
    <w:rsid w:val="00CB3CB8"/>
    <w:rsid w:val="00CB5830"/>
    <w:rsid w:val="00CB722B"/>
    <w:rsid w:val="00CC6507"/>
    <w:rsid w:val="00CD14A9"/>
    <w:rsid w:val="00CD40FF"/>
    <w:rsid w:val="00CD6739"/>
    <w:rsid w:val="00CE183E"/>
    <w:rsid w:val="00CE3241"/>
    <w:rsid w:val="00CE37D1"/>
    <w:rsid w:val="00CF1D39"/>
    <w:rsid w:val="00CF3D42"/>
    <w:rsid w:val="00CF55DA"/>
    <w:rsid w:val="00D02148"/>
    <w:rsid w:val="00D03439"/>
    <w:rsid w:val="00D03ADF"/>
    <w:rsid w:val="00D03DD5"/>
    <w:rsid w:val="00D056AD"/>
    <w:rsid w:val="00D140AA"/>
    <w:rsid w:val="00D21F00"/>
    <w:rsid w:val="00D24EDC"/>
    <w:rsid w:val="00D320F3"/>
    <w:rsid w:val="00D32FEB"/>
    <w:rsid w:val="00D37C89"/>
    <w:rsid w:val="00D43572"/>
    <w:rsid w:val="00D44AD3"/>
    <w:rsid w:val="00D45A0C"/>
    <w:rsid w:val="00D46EA9"/>
    <w:rsid w:val="00D471EF"/>
    <w:rsid w:val="00D51BF1"/>
    <w:rsid w:val="00D54E3C"/>
    <w:rsid w:val="00D56BFF"/>
    <w:rsid w:val="00D57A6F"/>
    <w:rsid w:val="00D57BB0"/>
    <w:rsid w:val="00D60B7A"/>
    <w:rsid w:val="00D6342E"/>
    <w:rsid w:val="00D6426C"/>
    <w:rsid w:val="00D7682F"/>
    <w:rsid w:val="00D844E2"/>
    <w:rsid w:val="00D84856"/>
    <w:rsid w:val="00D86E80"/>
    <w:rsid w:val="00D8782F"/>
    <w:rsid w:val="00D9376B"/>
    <w:rsid w:val="00D95616"/>
    <w:rsid w:val="00D976F6"/>
    <w:rsid w:val="00D97A8B"/>
    <w:rsid w:val="00DA097E"/>
    <w:rsid w:val="00DA260A"/>
    <w:rsid w:val="00DB1222"/>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8B4"/>
    <w:rsid w:val="00E51E24"/>
    <w:rsid w:val="00E547EF"/>
    <w:rsid w:val="00E556B3"/>
    <w:rsid w:val="00E56E01"/>
    <w:rsid w:val="00E63861"/>
    <w:rsid w:val="00E643E3"/>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A0563"/>
    <w:rsid w:val="00EA16BE"/>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640B"/>
    <w:rsid w:val="00ED78A5"/>
    <w:rsid w:val="00EE2DCB"/>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0A00"/>
    <w:rsid w:val="00F221A9"/>
    <w:rsid w:val="00F27396"/>
    <w:rsid w:val="00F30EF5"/>
    <w:rsid w:val="00F341C1"/>
    <w:rsid w:val="00F362EC"/>
    <w:rsid w:val="00F40F67"/>
    <w:rsid w:val="00F42CED"/>
    <w:rsid w:val="00F43071"/>
    <w:rsid w:val="00F53AC3"/>
    <w:rsid w:val="00F550A7"/>
    <w:rsid w:val="00F57261"/>
    <w:rsid w:val="00F573AF"/>
    <w:rsid w:val="00F60DF5"/>
    <w:rsid w:val="00F65822"/>
    <w:rsid w:val="00F65871"/>
    <w:rsid w:val="00F677A9"/>
    <w:rsid w:val="00F86D6F"/>
    <w:rsid w:val="00F94355"/>
    <w:rsid w:val="00F9663A"/>
    <w:rsid w:val="00FA155A"/>
    <w:rsid w:val="00FA2496"/>
    <w:rsid w:val="00FA51A5"/>
    <w:rsid w:val="00FA700E"/>
    <w:rsid w:val="00FB5F01"/>
    <w:rsid w:val="00FB6ABB"/>
    <w:rsid w:val="00FB6C29"/>
    <w:rsid w:val="00FC26FD"/>
    <w:rsid w:val="00FC2DA4"/>
    <w:rsid w:val="00FD1045"/>
    <w:rsid w:val="00FD4247"/>
    <w:rsid w:val="00FD4F96"/>
    <w:rsid w:val="00FD5B3C"/>
    <w:rsid w:val="00FD7148"/>
    <w:rsid w:val="00FD7294"/>
    <w:rsid w:val="00FE5457"/>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data-wadnr"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F0E7BC-E069-4D3E-9914-755CD20FD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45</TotalTime>
  <Pages>1</Pages>
  <Words>32874</Words>
  <Characters>187382</Characters>
  <Application>Microsoft Office Word</Application>
  <DocSecurity>0</DocSecurity>
  <Lines>1561</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305</cp:revision>
  <dcterms:created xsi:type="dcterms:W3CDTF">2022-08-26T18:39:00Z</dcterms:created>
  <dcterms:modified xsi:type="dcterms:W3CDTF">2022-09-21T17:42:00Z</dcterms:modified>
</cp:coreProperties>
</file>